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DB412F" w14:textId="77777777" w:rsidR="00A92E61" w:rsidRPr="00D511EB" w:rsidRDefault="00301F00">
      <w:pPr>
        <w:spacing w:line="480" w:lineRule="auto"/>
        <w:rPr>
          <w:b/>
          <w:lang w:val="en-US"/>
        </w:rPr>
      </w:pPr>
      <w:r w:rsidRPr="00D511EB">
        <w:rPr>
          <w:b/>
          <w:lang w:val="en-US"/>
        </w:rPr>
        <w:t>Supplementary materials</w:t>
      </w:r>
    </w:p>
    <w:p w14:paraId="0CE4062C" w14:textId="08FCC45B" w:rsidR="00D82500" w:rsidRPr="00991126" w:rsidRDefault="00D82500" w:rsidP="00D82500">
      <w:pPr>
        <w:pStyle w:val="Caption"/>
        <w:rPr>
          <w:rFonts w:asciiTheme="minorHAnsi" w:hAnsiTheme="minorHAnsi" w:cstheme="minorHAnsi"/>
          <w:b w:val="0"/>
          <w:sz w:val="22"/>
          <w:szCs w:val="22"/>
        </w:rPr>
      </w:pPr>
      <w:r w:rsidRPr="00D511EB">
        <w:rPr>
          <w:rFonts w:asciiTheme="minorHAnsi" w:hAnsiTheme="minorHAnsi" w:cstheme="minorHAnsi"/>
          <w:sz w:val="22"/>
          <w:szCs w:val="22"/>
        </w:rPr>
        <w:t>Supplementary Table 1</w:t>
      </w:r>
      <w:r w:rsidR="00991126">
        <w:rPr>
          <w:rFonts w:asciiTheme="minorHAnsi" w:hAnsiTheme="minorHAnsi" w:cstheme="minorHAnsi"/>
          <w:sz w:val="22"/>
          <w:szCs w:val="22"/>
        </w:rPr>
        <w:t>.</w:t>
      </w:r>
      <w:r w:rsidRPr="00D511EB">
        <w:rPr>
          <w:rFonts w:asciiTheme="minorHAnsi" w:hAnsiTheme="minorHAnsi" w:cstheme="minorHAnsi"/>
          <w:b w:val="0"/>
          <w:sz w:val="22"/>
          <w:szCs w:val="22"/>
        </w:rPr>
        <w:t xml:space="preserve"> </w:t>
      </w:r>
      <w:r w:rsidRPr="00991126">
        <w:rPr>
          <w:rFonts w:asciiTheme="minorHAnsi" w:hAnsiTheme="minorHAnsi" w:cstheme="minorHAnsi"/>
          <w:b w:val="0"/>
          <w:sz w:val="22"/>
          <w:szCs w:val="22"/>
        </w:rPr>
        <w:t xml:space="preserve">Search terms used to identify relevant citations from PubMed and </w:t>
      </w:r>
      <w:proofErr w:type="spellStart"/>
      <w:r w:rsidRPr="00991126">
        <w:rPr>
          <w:rFonts w:asciiTheme="minorHAnsi" w:hAnsiTheme="minorHAnsi" w:cstheme="minorHAnsi"/>
          <w:b w:val="0"/>
          <w:sz w:val="22"/>
          <w:szCs w:val="22"/>
        </w:rPr>
        <w:t>Embase</w:t>
      </w:r>
      <w:proofErr w:type="spellEnd"/>
      <w:r w:rsidRPr="00991126">
        <w:rPr>
          <w:rFonts w:asciiTheme="minorHAnsi" w:hAnsiTheme="minorHAnsi" w:cstheme="minorHAnsi"/>
          <w:b w:val="0"/>
          <w:sz w:val="22"/>
          <w:szCs w:val="22"/>
        </w:rPr>
        <w:t xml:space="preserve"> </w:t>
      </w:r>
    </w:p>
    <w:tbl>
      <w:tblPr>
        <w:tblW w:w="9257" w:type="dxa"/>
        <w:tblInd w:w="108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30"/>
        <w:gridCol w:w="3703"/>
        <w:gridCol w:w="4024"/>
      </w:tblGrid>
      <w:tr w:rsidR="00D82500" w:rsidRPr="00D511EB" w14:paraId="2365F9E9" w14:textId="77777777" w:rsidTr="00170852">
        <w:trPr>
          <w:trHeight w:val="273"/>
          <w:tblHeader/>
        </w:trPr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CD7F02" w14:textId="77777777" w:rsidR="00D82500" w:rsidRPr="00D511EB" w:rsidRDefault="00D82500" w:rsidP="00170852">
            <w:pPr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D511EB">
              <w:rPr>
                <w:rFonts w:cstheme="minorHAnsi"/>
                <w:b/>
                <w:lang w:val="en-US"/>
              </w:rPr>
              <w:tab/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8E2BF8" w14:textId="77777777" w:rsidR="00D82500" w:rsidRPr="00D511EB" w:rsidRDefault="00D82500" w:rsidP="00170852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 w:rsidRPr="00D511EB">
              <w:rPr>
                <w:rFonts w:cstheme="minorHAnsi"/>
                <w:b/>
                <w:bCs/>
                <w:sz w:val="20"/>
                <w:szCs w:val="20"/>
                <w:lang w:val="en-US"/>
              </w:rPr>
              <w:t>PubMe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39A46F" w14:textId="77777777" w:rsidR="00D82500" w:rsidRPr="00D511EB" w:rsidRDefault="00D82500" w:rsidP="00170852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proofErr w:type="spellStart"/>
            <w:r w:rsidRPr="00D511EB">
              <w:rPr>
                <w:rFonts w:cstheme="minorHAnsi"/>
                <w:b/>
                <w:bCs/>
                <w:sz w:val="20"/>
                <w:szCs w:val="20"/>
                <w:lang w:val="en-US"/>
              </w:rPr>
              <w:t>Embase</w:t>
            </w:r>
            <w:proofErr w:type="spellEnd"/>
          </w:p>
        </w:tc>
      </w:tr>
      <w:tr w:rsidR="00D82500" w:rsidRPr="00D511EB" w14:paraId="70CE8A78" w14:textId="77777777" w:rsidTr="00170852">
        <w:trPr>
          <w:trHeight w:val="60"/>
        </w:trPr>
        <w:tc>
          <w:tcPr>
            <w:tcW w:w="1530" w:type="dxa"/>
            <w:tcBorders>
              <w:top w:val="single" w:sz="4" w:space="0" w:color="auto"/>
            </w:tcBorders>
          </w:tcPr>
          <w:p w14:paraId="1A313358" w14:textId="77777777" w:rsidR="00D82500" w:rsidRPr="00D511EB" w:rsidRDefault="00D82500" w:rsidP="00170852">
            <w:pPr>
              <w:rPr>
                <w:rFonts w:cstheme="minorHAnsi"/>
                <w:b/>
                <w:bCs/>
                <w:sz w:val="18"/>
                <w:szCs w:val="20"/>
                <w:lang w:val="en-US"/>
              </w:rPr>
            </w:pPr>
            <w:r w:rsidRPr="00D511EB">
              <w:rPr>
                <w:rFonts w:cstheme="minorHAnsi"/>
                <w:b/>
                <w:bCs/>
                <w:sz w:val="18"/>
                <w:szCs w:val="20"/>
                <w:lang w:val="en-US"/>
              </w:rPr>
              <w:t>General search term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C8B6652" w14:textId="77777777" w:rsidR="00D82500" w:rsidRPr="00D511EB" w:rsidRDefault="00D82500" w:rsidP="00170852">
            <w:pPr>
              <w:rPr>
                <w:rFonts w:cstheme="minorHAnsi"/>
                <w:sz w:val="18"/>
                <w:szCs w:val="20"/>
                <w:lang w:val="en-US"/>
              </w:rPr>
            </w:pPr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HIV-1 [mesh] OR HIV infections [mesh]) NOT pregnancy [mesh] 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AE15033" w14:textId="77777777" w:rsidR="00D82500" w:rsidRPr="00D511EB" w:rsidRDefault="00D82500" w:rsidP="00170852">
            <w:pPr>
              <w:rPr>
                <w:rFonts w:cstheme="minorHAnsi"/>
                <w:sz w:val="18"/>
                <w:szCs w:val="20"/>
                <w:lang w:val="en-US"/>
              </w:rPr>
            </w:pPr>
            <w:r w:rsidRPr="00D511EB">
              <w:rPr>
                <w:rFonts w:cstheme="minorHAnsi"/>
                <w:sz w:val="18"/>
                <w:szCs w:val="20"/>
                <w:lang w:val="en-US"/>
              </w:rPr>
              <w:t>('human immunodeficiency virus 1'/exp OR 'human immunodeficiency virus infection'/exp NOT 'pregnancy'/exp)</w:t>
            </w:r>
          </w:p>
        </w:tc>
      </w:tr>
      <w:tr w:rsidR="00D82500" w:rsidRPr="00D511EB" w14:paraId="22DF7009" w14:textId="77777777" w:rsidTr="00170852">
        <w:trPr>
          <w:trHeight w:val="1695"/>
        </w:trPr>
        <w:tc>
          <w:tcPr>
            <w:tcW w:w="1530" w:type="dxa"/>
          </w:tcPr>
          <w:p w14:paraId="3EA3048C" w14:textId="77777777" w:rsidR="00D82500" w:rsidRPr="00D511EB" w:rsidRDefault="00D82500" w:rsidP="00170852">
            <w:pPr>
              <w:rPr>
                <w:rFonts w:cstheme="minorHAnsi"/>
                <w:b/>
                <w:bCs/>
                <w:sz w:val="18"/>
                <w:szCs w:val="20"/>
                <w:lang w:val="en-US"/>
              </w:rPr>
            </w:pPr>
            <w:r w:rsidRPr="00D511EB">
              <w:rPr>
                <w:rFonts w:cstheme="minorHAnsi"/>
                <w:b/>
                <w:bCs/>
                <w:sz w:val="18"/>
                <w:szCs w:val="20"/>
                <w:lang w:val="en-US"/>
              </w:rPr>
              <w:t>Treatment-specific search terms</w:t>
            </w:r>
          </w:p>
        </w:tc>
        <w:tc>
          <w:tcPr>
            <w:tcW w:w="0" w:type="auto"/>
          </w:tcPr>
          <w:p w14:paraId="0EF23884" w14:textId="77777777" w:rsidR="00D82500" w:rsidRPr="00D511EB" w:rsidRDefault="00D82500" w:rsidP="00170852">
            <w:pPr>
              <w:rPr>
                <w:rFonts w:cstheme="minorHAnsi"/>
                <w:sz w:val="18"/>
                <w:szCs w:val="20"/>
                <w:lang w:val="en-US"/>
              </w:rPr>
            </w:pPr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((dolutegravir OR GSK1349572) OR (efavirenz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Sustiva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Stocrin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DMP-266) OR (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raltegravir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Isentress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MK-0518) OR (elvitegravir OR GS-9137 OR JTK-303) OR (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rilpivirine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Edurant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TMC 278) OR (darunavir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Prezista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TMC-114) OR (atazanavir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Reyataz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BMS-232632) OR (lopinavir OR ABT-378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Aluviran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Kaletra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) OR (etravirine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Intelence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TMC-125)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Atripla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Quad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Stribild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Eviplera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Complera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bictegravir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OR GS-9883)) </w:t>
            </w:r>
          </w:p>
        </w:tc>
        <w:tc>
          <w:tcPr>
            <w:tcW w:w="0" w:type="auto"/>
          </w:tcPr>
          <w:p w14:paraId="7D6EE8A1" w14:textId="77777777" w:rsidR="00D82500" w:rsidRPr="00D511EB" w:rsidRDefault="00D82500" w:rsidP="00170852">
            <w:pPr>
              <w:rPr>
                <w:rFonts w:cstheme="minorHAnsi"/>
                <w:sz w:val="18"/>
                <w:szCs w:val="20"/>
                <w:lang w:val="en-US"/>
              </w:rPr>
            </w:pPr>
            <w:r w:rsidRPr="00D511EB">
              <w:rPr>
                <w:rFonts w:cstheme="minorHAnsi"/>
                <w:sz w:val="18"/>
                <w:szCs w:val="20"/>
                <w:lang w:val="en-US"/>
              </w:rPr>
              <w:t>'dolutegravir'/exp OR 'efavirenz'/exp OR '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raltegravir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>'/exp OR 'elvitegravir'/exp OR '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rilpivirine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'/exp OR 'darunavir'/exp OR 'darunavir plus ritonavir'/exp OR 'atazanavir'/exp OR 'atazanavir plus ritonavir'/exp OR 'lopinavir'/exp OR 'lopinavir plus ritonavir'/exp OR 'etravirine'/exp OR 'efavirenz plus emtricitabine plus tenofovir disoproxil'/exp OR 'emtricitabine plus 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rilpivirine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 xml:space="preserve"> plus tenofovir disoproxil'/exp OR 'cobicistat'/exp OR ‘</w:t>
            </w:r>
            <w:proofErr w:type="spellStart"/>
            <w:r w:rsidRPr="00D511EB">
              <w:rPr>
                <w:rFonts w:cstheme="minorHAnsi"/>
                <w:sz w:val="18"/>
                <w:szCs w:val="20"/>
                <w:lang w:val="en-US"/>
              </w:rPr>
              <w:t>bictegravir</w:t>
            </w:r>
            <w:proofErr w:type="spellEnd"/>
            <w:r w:rsidRPr="00D511EB">
              <w:rPr>
                <w:rFonts w:cstheme="minorHAnsi"/>
                <w:sz w:val="18"/>
                <w:szCs w:val="20"/>
                <w:lang w:val="en-US"/>
              </w:rPr>
              <w:t>’/exp</w:t>
            </w:r>
          </w:p>
        </w:tc>
      </w:tr>
      <w:tr w:rsidR="00D82500" w:rsidRPr="00D511EB" w14:paraId="55B4ACD1" w14:textId="77777777" w:rsidTr="00170852">
        <w:trPr>
          <w:trHeight w:val="60"/>
        </w:trPr>
        <w:tc>
          <w:tcPr>
            <w:tcW w:w="1530" w:type="dxa"/>
          </w:tcPr>
          <w:p w14:paraId="70D9D35F" w14:textId="77777777" w:rsidR="00D82500" w:rsidRPr="00D511EB" w:rsidRDefault="00D82500" w:rsidP="00170852">
            <w:pPr>
              <w:rPr>
                <w:rFonts w:cstheme="minorHAnsi"/>
                <w:b/>
                <w:bCs/>
                <w:sz w:val="18"/>
                <w:szCs w:val="20"/>
                <w:lang w:val="en-US"/>
              </w:rPr>
            </w:pPr>
            <w:r w:rsidRPr="00D511EB">
              <w:rPr>
                <w:rFonts w:cstheme="minorHAnsi"/>
                <w:b/>
                <w:bCs/>
                <w:sz w:val="18"/>
                <w:szCs w:val="20"/>
                <w:lang w:val="en-US"/>
              </w:rPr>
              <w:t>Limits</w:t>
            </w:r>
          </w:p>
        </w:tc>
        <w:tc>
          <w:tcPr>
            <w:tcW w:w="0" w:type="auto"/>
            <w:gridSpan w:val="2"/>
          </w:tcPr>
          <w:p w14:paraId="6F8ED600" w14:textId="77777777" w:rsidR="00D82500" w:rsidRPr="00D511EB" w:rsidRDefault="00D82500" w:rsidP="00170852">
            <w:pPr>
              <w:rPr>
                <w:rFonts w:cstheme="minorHAnsi"/>
                <w:sz w:val="18"/>
                <w:szCs w:val="20"/>
                <w:lang w:val="en-US"/>
              </w:rPr>
            </w:pPr>
            <w:r w:rsidRPr="00D511EB">
              <w:rPr>
                <w:rFonts w:cstheme="minorHAnsi"/>
                <w:sz w:val="18"/>
                <w:szCs w:val="20"/>
                <w:lang w:val="en-US"/>
              </w:rPr>
              <w:t>Humans, Randomized Controlled Trial, English, Adults and Adolescents (≥13 years of age), systematic reviews, meta-analyses</w:t>
            </w:r>
          </w:p>
        </w:tc>
      </w:tr>
    </w:tbl>
    <w:p w14:paraId="0F56C0A5" w14:textId="7AB57382" w:rsidR="00D82500" w:rsidRPr="00D511EB" w:rsidRDefault="00D82500" w:rsidP="00D82500">
      <w:pPr>
        <w:rPr>
          <w:rFonts w:cstheme="minorHAnsi"/>
          <w:sz w:val="18"/>
          <w:szCs w:val="20"/>
          <w:lang w:val="en-US"/>
        </w:rPr>
      </w:pPr>
      <w:r w:rsidRPr="00D511EB">
        <w:rPr>
          <w:rFonts w:cstheme="minorHAnsi"/>
          <w:sz w:val="18"/>
          <w:szCs w:val="20"/>
          <w:lang w:val="en-US"/>
        </w:rPr>
        <w:t>HIV, human immunodeficiency virus.</w:t>
      </w:r>
    </w:p>
    <w:p w14:paraId="0E2930F1" w14:textId="77777777" w:rsidR="00D82500" w:rsidRPr="00D511EB" w:rsidRDefault="00D82500" w:rsidP="00D82500">
      <w:pPr>
        <w:rPr>
          <w:lang w:val="en-US"/>
        </w:rPr>
      </w:pPr>
    </w:p>
    <w:p w14:paraId="1CBC7703" w14:textId="739C1415" w:rsidR="00D82500" w:rsidRPr="00D511EB" w:rsidRDefault="00D82500">
      <w:pPr>
        <w:spacing w:line="480" w:lineRule="auto"/>
        <w:rPr>
          <w:b/>
          <w:lang w:val="en-US"/>
        </w:rPr>
        <w:sectPr w:rsidR="00D82500" w:rsidRPr="00D511EB">
          <w:headerReference w:type="default" r:id="rId8"/>
          <w:pgSz w:w="11906" w:h="16838"/>
          <w:pgMar w:top="1701" w:right="1701" w:bottom="1701" w:left="1701" w:header="709" w:footer="709" w:gutter="0"/>
          <w:cols w:space="708"/>
          <w:docGrid w:linePitch="360"/>
        </w:sectPr>
      </w:pPr>
    </w:p>
    <w:p w14:paraId="052E6E15" w14:textId="2A11B53D" w:rsidR="00A92E61" w:rsidRPr="00D511EB" w:rsidRDefault="00301F00">
      <w:pPr>
        <w:spacing w:line="480" w:lineRule="auto"/>
        <w:rPr>
          <w:rFonts w:cstheme="minorHAnsi"/>
          <w:b/>
          <w:lang w:val="en-US"/>
        </w:rPr>
      </w:pPr>
      <w:r w:rsidRPr="00D511EB">
        <w:rPr>
          <w:b/>
          <w:lang w:val="en-US"/>
        </w:rPr>
        <w:lastRenderedPageBreak/>
        <w:t>Supplementary Table</w:t>
      </w:r>
      <w:r w:rsidR="00991126">
        <w:rPr>
          <w:b/>
          <w:lang w:val="en-US"/>
        </w:rPr>
        <w:t xml:space="preserve"> </w:t>
      </w:r>
      <w:r w:rsidRPr="00D511EB">
        <w:rPr>
          <w:b/>
          <w:lang w:val="en-US"/>
        </w:rPr>
        <w:t xml:space="preserve">2. </w:t>
      </w:r>
      <w:r w:rsidRPr="00991126">
        <w:rPr>
          <w:rFonts w:cstheme="minorHAnsi"/>
          <w:lang w:val="en-US"/>
        </w:rPr>
        <w:t xml:space="preserve">Summary of NMA inputs </w:t>
      </w:r>
      <w:r w:rsidRPr="008B25E0">
        <w:rPr>
          <w:rFonts w:cstheme="minorHAnsi"/>
          <w:lang w:val="en-US"/>
        </w:rPr>
        <w:t>for the 1</w:t>
      </w:r>
      <w:r w:rsidR="009E2B5B" w:rsidRPr="008B25E0">
        <w:rPr>
          <w:rFonts w:cstheme="minorHAnsi"/>
          <w:lang w:val="en-US"/>
        </w:rPr>
        <w:t>4</w:t>
      </w:r>
      <w:r w:rsidRPr="008B25E0">
        <w:rPr>
          <w:rFonts w:cstheme="minorHAnsi"/>
          <w:lang w:val="en-US"/>
        </w:rPr>
        <w:t xml:space="preserve"> studies in treatment-</w:t>
      </w:r>
      <w:r w:rsidRPr="00991126">
        <w:rPr>
          <w:rFonts w:cstheme="minorHAnsi"/>
          <w:lang w:val="en-US"/>
        </w:rPr>
        <w:t>naïve patients i</w:t>
      </w:r>
      <w:r w:rsidR="00991126" w:rsidRPr="00991126">
        <w:rPr>
          <w:rFonts w:cstheme="minorHAnsi"/>
          <w:lang w:val="en-US"/>
        </w:rPr>
        <w:t>ncluded in the NMA</w:t>
      </w:r>
    </w:p>
    <w:tbl>
      <w:tblPr>
        <w:tblW w:w="15594" w:type="dxa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14" w:type="dxa"/>
          <w:right w:w="14" w:type="dxa"/>
        </w:tblCellMar>
        <w:tblLook w:val="04A0" w:firstRow="1" w:lastRow="0" w:firstColumn="1" w:lastColumn="0" w:noHBand="0" w:noVBand="1"/>
      </w:tblPr>
      <w:tblGrid>
        <w:gridCol w:w="1298"/>
        <w:gridCol w:w="1538"/>
        <w:gridCol w:w="1060"/>
        <w:gridCol w:w="1300"/>
        <w:gridCol w:w="1300"/>
        <w:gridCol w:w="1300"/>
        <w:gridCol w:w="1299"/>
        <w:gridCol w:w="1300"/>
        <w:gridCol w:w="1300"/>
        <w:gridCol w:w="1300"/>
        <w:gridCol w:w="1299"/>
        <w:gridCol w:w="1300"/>
      </w:tblGrid>
      <w:tr w:rsidR="00E3386F" w:rsidRPr="008B25E0" w14:paraId="67062B82" w14:textId="77777777" w:rsidTr="00E3386F">
        <w:trPr>
          <w:trHeight w:val="1011"/>
          <w:tblHeader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4FDA67F9" w14:textId="77777777" w:rsidR="00E3386F" w:rsidRPr="008B25E0" w:rsidRDefault="00E3386F" w:rsidP="00E3386F">
            <w:pPr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Study</w:t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08D3A842" w14:textId="77777777" w:rsidR="00E3386F" w:rsidRPr="008B25E0" w:rsidRDefault="00E3386F" w:rsidP="00E3386F">
            <w:pPr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Treatments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3AEA9590" w14:textId="77777777" w:rsidR="00E3386F" w:rsidRPr="008B25E0" w:rsidRDefault="00E3386F" w:rsidP="00E3386F">
            <w:pPr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N</w:t>
            </w:r>
          </w:p>
        </w:tc>
        <w:tc>
          <w:tcPr>
            <w:tcW w:w="1300" w:type="dxa"/>
            <w:vAlign w:val="center"/>
          </w:tcPr>
          <w:p w14:paraId="547887E2" w14:textId="77777777" w:rsidR="00E3386F" w:rsidRPr="008B25E0" w:rsidRDefault="00E3386F" w:rsidP="00E3386F">
            <w:pPr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% male</w:t>
            </w:r>
          </w:p>
        </w:tc>
        <w:tc>
          <w:tcPr>
            <w:tcW w:w="1300" w:type="dxa"/>
            <w:vAlign w:val="center"/>
          </w:tcPr>
          <w:p w14:paraId="2F01C963" w14:textId="77777777" w:rsidR="00E3386F" w:rsidRPr="008B25E0" w:rsidRDefault="00E3386F" w:rsidP="00E3386F">
            <w:pPr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Mean age, y</w:t>
            </w:r>
          </w:p>
        </w:tc>
        <w:tc>
          <w:tcPr>
            <w:tcW w:w="1300" w:type="dxa"/>
            <w:vAlign w:val="center"/>
          </w:tcPr>
          <w:p w14:paraId="72979E19" w14:textId="201C282D" w:rsidR="00E3386F" w:rsidRPr="008B25E0" w:rsidRDefault="00E3386F" w:rsidP="00E3386F">
            <w:pPr>
              <w:spacing w:after="0"/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Baseline CD4</w:t>
            </w:r>
            <w:r w:rsidRPr="008B25E0">
              <w:rPr>
                <w:rFonts w:cstheme="minorHAnsi"/>
                <w:b/>
                <w:sz w:val="18"/>
                <w:szCs w:val="18"/>
                <w:vertAlign w:val="superscript"/>
                <w:lang w:val="en-US"/>
              </w:rPr>
              <w:t>+</w:t>
            </w: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 xml:space="preserve">, cells/mL </w:t>
            </w:r>
          </w:p>
        </w:tc>
        <w:tc>
          <w:tcPr>
            <w:tcW w:w="1299" w:type="dxa"/>
            <w:vAlign w:val="center"/>
          </w:tcPr>
          <w:p w14:paraId="3D991BB2" w14:textId="0FEC1FB6" w:rsidR="00E3386F" w:rsidRPr="008B25E0" w:rsidRDefault="00E3386F" w:rsidP="00E3386F">
            <w:pPr>
              <w:spacing w:after="0"/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Baseline viral load, log</w:t>
            </w:r>
            <w:r w:rsidRPr="008B25E0">
              <w:rPr>
                <w:rFonts w:cstheme="minorHAnsi"/>
                <w:b/>
                <w:sz w:val="18"/>
                <w:szCs w:val="18"/>
                <w:vertAlign w:val="subscript"/>
                <w:lang w:val="en-US"/>
              </w:rPr>
              <w:t>10</w:t>
            </w: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 xml:space="preserve"> RNA copies/mL</w:t>
            </w:r>
          </w:p>
        </w:tc>
        <w:tc>
          <w:tcPr>
            <w:tcW w:w="1300" w:type="dxa"/>
            <w:vAlign w:val="center"/>
          </w:tcPr>
          <w:p w14:paraId="62E6CE93" w14:textId="56554408" w:rsidR="00E3386F" w:rsidRPr="008B25E0" w:rsidRDefault="00E3386F" w:rsidP="00E3386F">
            <w:pPr>
              <w:spacing w:after="0"/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VS HIV RNA &lt;50 copies/mL (n/N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5C843D2" w14:textId="71799C46" w:rsidR="00E3386F" w:rsidRPr="008B25E0" w:rsidRDefault="00E3386F" w:rsidP="00E3386F">
            <w:pPr>
              <w:spacing w:after="0"/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CD4+ change, cells/µL (SD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E954DF7" w14:textId="77777777" w:rsidR="00E3386F" w:rsidRPr="008B25E0" w:rsidRDefault="00E3386F" w:rsidP="00E3386F">
            <w:pPr>
              <w:spacing w:after="0"/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AEs (n/N)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60DCBF44" w14:textId="77777777" w:rsidR="00E3386F" w:rsidRPr="008B25E0" w:rsidRDefault="00E3386F" w:rsidP="00E3386F">
            <w:pPr>
              <w:spacing w:after="0"/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SAE (n/N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0FA278EF" w14:textId="77777777" w:rsidR="00E3386F" w:rsidRPr="008B25E0" w:rsidRDefault="00E3386F" w:rsidP="00E3386F">
            <w:pPr>
              <w:jc w:val="center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b/>
                <w:sz w:val="18"/>
                <w:szCs w:val="18"/>
                <w:lang w:val="en-US"/>
              </w:rPr>
              <w:t>Drug-related AEs (n/N)</w:t>
            </w:r>
          </w:p>
        </w:tc>
      </w:tr>
      <w:tr w:rsidR="00E3386F" w:rsidRPr="008B25E0" w14:paraId="6F66D038" w14:textId="77777777" w:rsidTr="00E3386F">
        <w:trPr>
          <w:trHeight w:val="315"/>
        </w:trPr>
        <w:tc>
          <w:tcPr>
            <w:tcW w:w="1298" w:type="dxa"/>
            <w:vMerge w:val="restart"/>
            <w:shd w:val="clear" w:color="auto" w:fill="auto"/>
            <w:noWrap/>
            <w:vAlign w:val="center"/>
          </w:tcPr>
          <w:p w14:paraId="72C00D63" w14:textId="67E2F3DD" w:rsidR="00E3386F" w:rsidRPr="008B25E0" w:rsidRDefault="00E3386F" w:rsidP="00E3386F">
            <w:pPr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AMBER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Fcm9uPC9BdXRob3I+PFllYXI+MjAxODwvWWVhcj48UmVj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Fcm9uPC9BdXRob3I+PFllYXI+MjAxODwvWWVhcj48UmVj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1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4CCE9623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RV/c + TA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2C628A44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6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B5F2C7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8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D39C24B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4</w:t>
            </w:r>
            <w:r w:rsidRPr="008B25E0"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BDFBB1E" w14:textId="44BF1B5A" w:rsidR="00E3386F" w:rsidRPr="008B25E0" w:rsidRDefault="00CE0D47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62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311A621D" w14:textId="27567E2F" w:rsidR="00E3386F" w:rsidRPr="008B25E0" w:rsidRDefault="00A25D78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4</w:t>
            </w:r>
          </w:p>
        </w:tc>
        <w:tc>
          <w:tcPr>
            <w:tcW w:w="1300" w:type="dxa"/>
            <w:vAlign w:val="center"/>
          </w:tcPr>
          <w:p w14:paraId="651F040E" w14:textId="148312AC" w:rsidR="00E3386F" w:rsidRPr="008B25E0" w:rsidRDefault="00ED59C8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1/36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C32C1CF" w14:textId="343379F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90.49 (10.47)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97191A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12/362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74EE0CE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7/36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B712A0B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26/362</w:t>
            </w:r>
          </w:p>
        </w:tc>
      </w:tr>
      <w:tr w:rsidR="00E3386F" w:rsidRPr="008B25E0" w14:paraId="5ED23C36" w14:textId="77777777" w:rsidTr="00E3386F">
        <w:trPr>
          <w:trHeight w:val="315"/>
        </w:trPr>
        <w:tc>
          <w:tcPr>
            <w:tcW w:w="1298" w:type="dxa"/>
            <w:vMerge/>
            <w:shd w:val="clear" w:color="auto" w:fill="auto"/>
            <w:noWrap/>
            <w:vAlign w:val="center"/>
          </w:tcPr>
          <w:p w14:paraId="564EE7A8" w14:textId="77777777" w:rsidR="00E3386F" w:rsidRPr="008B25E0" w:rsidRDefault="00E3386F" w:rsidP="00E3386F">
            <w:pPr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2C1A06DA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RV/c + TDF/FTC*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7D85A578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63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B29E95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9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1E9E5C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4</w:t>
            </w:r>
            <w:r w:rsidRPr="008B25E0"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521EDF2" w14:textId="6ED2AE18" w:rsidR="00E3386F" w:rsidRPr="008B25E0" w:rsidRDefault="00A25D78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40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61B23C25" w14:textId="6D24D5FC" w:rsidR="00E3386F" w:rsidRPr="008B25E0" w:rsidRDefault="00A25D78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57</w:t>
            </w:r>
          </w:p>
        </w:tc>
        <w:tc>
          <w:tcPr>
            <w:tcW w:w="1300" w:type="dxa"/>
            <w:vAlign w:val="center"/>
          </w:tcPr>
          <w:p w14:paraId="6F5C9DD1" w14:textId="63A08D43" w:rsidR="00E3386F" w:rsidRPr="008B25E0" w:rsidRDefault="00ED59C8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21/363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DBA527A" w14:textId="38FACB55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72.01 (10.46)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13F8A3F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07/363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44B73BD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/363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47F32F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51/363</w:t>
            </w:r>
          </w:p>
        </w:tc>
      </w:tr>
      <w:tr w:rsidR="00E3386F" w:rsidRPr="008B25E0" w14:paraId="42F084AF" w14:textId="77777777" w:rsidTr="00E3386F">
        <w:trPr>
          <w:trHeight w:val="300"/>
        </w:trPr>
        <w:tc>
          <w:tcPr>
            <w:tcW w:w="1298" w:type="dxa"/>
            <w:vMerge w:val="restart"/>
            <w:shd w:val="clear" w:color="auto" w:fill="auto"/>
            <w:noWrap/>
            <w:vAlign w:val="center"/>
            <w:hideMark/>
          </w:tcPr>
          <w:p w14:paraId="425CDCB4" w14:textId="4A3B3B1A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ECHO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Nb2xpbmE8L0F1dGhvcj48WWVhcj4yMDExPC9ZZWFyPjxS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Nb2xpbmE8L0F1dGhvcj48WWVhcj4yMDExPC9ZZWFyPjxS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2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7F8BAD3E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EFV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2C822B2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44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18BDFB9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0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B699ED4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6</w:t>
            </w:r>
            <w:r w:rsidRPr="008B25E0"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DFF161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57</w:t>
            </w:r>
          </w:p>
        </w:tc>
        <w:tc>
          <w:tcPr>
            <w:tcW w:w="1299" w:type="dxa"/>
            <w:vAlign w:val="center"/>
          </w:tcPr>
          <w:p w14:paraId="2DFF397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</w:t>
            </w:r>
          </w:p>
        </w:tc>
        <w:tc>
          <w:tcPr>
            <w:tcW w:w="1300" w:type="dxa"/>
            <w:vAlign w:val="center"/>
          </w:tcPr>
          <w:p w14:paraId="013CCFA3" w14:textId="70894DE6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8</w:t>
            </w:r>
            <w:r w:rsidR="00EC5F7C" w:rsidRPr="008B25E0">
              <w:rPr>
                <w:rFonts w:cstheme="minorHAnsi"/>
                <w:sz w:val="18"/>
                <w:szCs w:val="18"/>
                <w:lang w:val="en-US"/>
              </w:rPr>
              <w:t>5</w:t>
            </w:r>
            <w:r w:rsidRPr="008B25E0">
              <w:rPr>
                <w:rFonts w:cstheme="minorHAnsi"/>
                <w:sz w:val="18"/>
                <w:szCs w:val="18"/>
                <w:lang w:val="en-US"/>
              </w:rPr>
              <w:t>/34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34D2EAD" w14:textId="19EAA0BC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81.6 (156.9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DDCE15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17/344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2DBE643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1/344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7C18152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08/344</w:t>
            </w:r>
          </w:p>
        </w:tc>
      </w:tr>
      <w:tr w:rsidR="00E3386F" w:rsidRPr="008B25E0" w14:paraId="6774127B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201F0FCF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62AE30B2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RPV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4F8EF4DB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46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3A54476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7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E433B90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6</w:t>
            </w:r>
            <w:r w:rsidRPr="008B25E0"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450EFA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40</w:t>
            </w:r>
          </w:p>
        </w:tc>
        <w:tc>
          <w:tcPr>
            <w:tcW w:w="1299" w:type="dxa"/>
            <w:vAlign w:val="center"/>
          </w:tcPr>
          <w:p w14:paraId="3006F2E6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</w:t>
            </w:r>
          </w:p>
        </w:tc>
        <w:tc>
          <w:tcPr>
            <w:tcW w:w="1300" w:type="dxa"/>
            <w:vAlign w:val="center"/>
          </w:tcPr>
          <w:p w14:paraId="469CBA01" w14:textId="5E7E6704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8</w:t>
            </w:r>
            <w:r w:rsidR="00EC5F7C" w:rsidRPr="008B25E0">
              <w:rPr>
                <w:rFonts w:cstheme="minorHAnsi"/>
                <w:sz w:val="18"/>
                <w:szCs w:val="18"/>
                <w:lang w:val="en-US"/>
              </w:rPr>
              <w:t>7</w:t>
            </w:r>
            <w:r w:rsidRPr="008B25E0">
              <w:rPr>
                <w:rFonts w:cstheme="minorHAnsi"/>
                <w:sz w:val="18"/>
                <w:szCs w:val="18"/>
                <w:lang w:val="en-US"/>
              </w:rPr>
              <w:t>/346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5A1267E" w14:textId="3242E509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95.5 (151.7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4E358A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03/346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50CDE400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3/346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05B0B74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5/346</w:t>
            </w:r>
          </w:p>
        </w:tc>
      </w:tr>
      <w:tr w:rsidR="00E3386F" w:rsidRPr="008B25E0" w14:paraId="2EBB3E81" w14:textId="77777777" w:rsidTr="00E3386F">
        <w:trPr>
          <w:trHeight w:val="320"/>
        </w:trPr>
        <w:tc>
          <w:tcPr>
            <w:tcW w:w="1298" w:type="dxa"/>
            <w:vMerge w:val="restart"/>
            <w:shd w:val="clear" w:color="auto" w:fill="auto"/>
            <w:noWrap/>
            <w:vAlign w:val="center"/>
            <w:hideMark/>
          </w:tcPr>
          <w:p w14:paraId="76351258" w14:textId="088CD641" w:rsidR="00E3386F" w:rsidRPr="008B25E0" w:rsidRDefault="00E3386F" w:rsidP="00E3386F">
            <w:pPr>
              <w:spacing w:after="0"/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FLAMINGO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DbG90ZXQ8L0F1dGhvcj48WWVhcj4yMDE0PC9ZZWFyPjxS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DbG90ZXQ8L0F1dGhvcj48WWVhcj4yMDE0PC9ZZWFyPjxS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3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6D0DBCDE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RV/r + ABC/3TC</w:t>
            </w:r>
          </w:p>
        </w:tc>
        <w:tc>
          <w:tcPr>
            <w:tcW w:w="1060" w:type="dxa"/>
            <w:vMerge w:val="restart"/>
            <w:shd w:val="clear" w:color="auto" w:fill="auto"/>
            <w:noWrap/>
            <w:vAlign w:val="center"/>
            <w:hideMark/>
          </w:tcPr>
          <w:p w14:paraId="43137713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42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5CCBF96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3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182CCF86" w14:textId="408FC6E6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4</w:t>
            </w:r>
            <w:r w:rsidR="00967DFA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0A220400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00</w:t>
            </w:r>
          </w:p>
        </w:tc>
        <w:tc>
          <w:tcPr>
            <w:tcW w:w="1299" w:type="dxa"/>
            <w:vMerge w:val="restart"/>
            <w:shd w:val="clear" w:color="auto" w:fill="auto"/>
            <w:vAlign w:val="center"/>
          </w:tcPr>
          <w:p w14:paraId="56002FF1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8</w:t>
            </w:r>
          </w:p>
        </w:tc>
        <w:tc>
          <w:tcPr>
            <w:tcW w:w="1300" w:type="dxa"/>
            <w:vAlign w:val="center"/>
          </w:tcPr>
          <w:p w14:paraId="47ADE7CA" w14:textId="4A73E4DC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68/80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03C1660" w14:textId="2B011BE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00.3 (26.9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942B7E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69/79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6F95B011" w14:textId="4B596947" w:rsidR="00E3386F" w:rsidRPr="008B25E0" w:rsidRDefault="00114267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6/80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5C90813F" w14:textId="4028AEEC" w:rsidR="00E3386F" w:rsidRPr="008B25E0" w:rsidRDefault="008D3148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9/80</w:t>
            </w:r>
          </w:p>
        </w:tc>
      </w:tr>
      <w:tr w:rsidR="00E3386F" w:rsidRPr="008B25E0" w14:paraId="54ADCB74" w14:textId="77777777" w:rsidTr="00E3386F">
        <w:trPr>
          <w:trHeight w:val="288"/>
        </w:trPr>
        <w:tc>
          <w:tcPr>
            <w:tcW w:w="1298" w:type="dxa"/>
            <w:vMerge/>
            <w:vAlign w:val="center"/>
            <w:hideMark/>
          </w:tcPr>
          <w:p w14:paraId="6059B4ED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6C7ECEAC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RV/r + TDF/FTC*</w:t>
            </w:r>
          </w:p>
        </w:tc>
        <w:tc>
          <w:tcPr>
            <w:tcW w:w="1060" w:type="dxa"/>
            <w:vMerge/>
            <w:vAlign w:val="center"/>
            <w:hideMark/>
          </w:tcPr>
          <w:p w14:paraId="57CB8FD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375B53B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45A7C7C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50A7385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299" w:type="dxa"/>
            <w:vMerge/>
            <w:vAlign w:val="center"/>
          </w:tcPr>
          <w:p w14:paraId="3A2A2E4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Align w:val="center"/>
          </w:tcPr>
          <w:p w14:paraId="65CDAE99" w14:textId="5B1FA3D0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32/16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14:paraId="7F3E92F0" w14:textId="29D1FBA8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40.3 (15.21)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14:paraId="4785D624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37/163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74750F6C" w14:textId="5BC7AE23" w:rsidR="00E3386F" w:rsidRPr="008B25E0" w:rsidRDefault="00114267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/16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9DD9519" w14:textId="16705A18" w:rsidR="00E3386F" w:rsidRPr="008B25E0" w:rsidRDefault="008D3148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7/162</w:t>
            </w:r>
          </w:p>
        </w:tc>
      </w:tr>
      <w:tr w:rsidR="00E3386F" w:rsidRPr="008B25E0" w14:paraId="44671A7B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2A630625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33EF8D96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ABC/3TC</w:t>
            </w:r>
          </w:p>
        </w:tc>
        <w:tc>
          <w:tcPr>
            <w:tcW w:w="1060" w:type="dxa"/>
            <w:vMerge w:val="restart"/>
            <w:shd w:val="clear" w:color="auto" w:fill="auto"/>
            <w:noWrap/>
            <w:vAlign w:val="center"/>
            <w:hideMark/>
          </w:tcPr>
          <w:p w14:paraId="08178CA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42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0A7BE8B8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7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4E9B8C98" w14:textId="66CE440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4</w:t>
            </w:r>
            <w:r w:rsidR="00967DFA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406D9470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90</w:t>
            </w:r>
          </w:p>
        </w:tc>
        <w:tc>
          <w:tcPr>
            <w:tcW w:w="1299" w:type="dxa"/>
            <w:vMerge w:val="restart"/>
            <w:shd w:val="clear" w:color="auto" w:fill="auto"/>
            <w:vAlign w:val="center"/>
          </w:tcPr>
          <w:p w14:paraId="46E451C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9</w:t>
            </w:r>
          </w:p>
        </w:tc>
        <w:tc>
          <w:tcPr>
            <w:tcW w:w="1300" w:type="dxa"/>
            <w:vAlign w:val="center"/>
          </w:tcPr>
          <w:p w14:paraId="65AD2F73" w14:textId="67DC3EDF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1/79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021DE8A" w14:textId="3B54FD1C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55.1 (25.49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C6EEC11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67/80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76634AC6" w14:textId="6F3D1B57" w:rsidR="00E3386F" w:rsidRPr="008B25E0" w:rsidRDefault="00114267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0/79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5A387ED8" w14:textId="164EC388" w:rsidR="00E3386F" w:rsidRPr="008B25E0" w:rsidRDefault="00281B3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7/79</w:t>
            </w:r>
          </w:p>
        </w:tc>
      </w:tr>
      <w:tr w:rsidR="00E3386F" w:rsidRPr="008B25E0" w14:paraId="4DF9DE39" w14:textId="77777777" w:rsidTr="00E3386F">
        <w:trPr>
          <w:trHeight w:val="224"/>
        </w:trPr>
        <w:tc>
          <w:tcPr>
            <w:tcW w:w="1298" w:type="dxa"/>
            <w:vMerge/>
            <w:vAlign w:val="center"/>
            <w:hideMark/>
          </w:tcPr>
          <w:p w14:paraId="426FBDBF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53CF12CA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TDF/FTC</w:t>
            </w:r>
          </w:p>
        </w:tc>
        <w:tc>
          <w:tcPr>
            <w:tcW w:w="1060" w:type="dxa"/>
            <w:vMerge/>
            <w:vAlign w:val="center"/>
            <w:hideMark/>
          </w:tcPr>
          <w:p w14:paraId="4A10B76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7E5808E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125BACF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6207482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299" w:type="dxa"/>
            <w:vMerge/>
            <w:vAlign w:val="center"/>
          </w:tcPr>
          <w:p w14:paraId="4C6925B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Align w:val="center"/>
          </w:tcPr>
          <w:p w14:paraId="305B2A5C" w14:textId="0764E8D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46/16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14:paraId="78D8B3DF" w14:textId="10143F8F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55.1 (14.69)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14:paraId="46DAFF4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38/162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5A8076E0" w14:textId="66AFF3AC" w:rsidR="00E3386F" w:rsidRPr="008B25E0" w:rsidRDefault="00C17038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6/163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D5D43AC" w14:textId="07240154" w:rsidR="00E3386F" w:rsidRPr="008B25E0" w:rsidRDefault="00281B3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3/163</w:t>
            </w:r>
          </w:p>
        </w:tc>
      </w:tr>
      <w:tr w:rsidR="00E3386F" w:rsidRPr="008B25E0" w14:paraId="0799A44C" w14:textId="77777777" w:rsidTr="00E3386F">
        <w:trPr>
          <w:trHeight w:val="435"/>
        </w:trPr>
        <w:tc>
          <w:tcPr>
            <w:tcW w:w="1298" w:type="dxa"/>
            <w:vMerge w:val="restart"/>
            <w:shd w:val="clear" w:color="auto" w:fill="auto"/>
            <w:noWrap/>
            <w:vAlign w:val="center"/>
          </w:tcPr>
          <w:p w14:paraId="05CF0827" w14:textId="11519D96" w:rsidR="00E3386F" w:rsidRPr="008B25E0" w:rsidRDefault="00E3386F" w:rsidP="00E3386F">
            <w:pPr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>GEMINI-</w:t>
            </w:r>
            <w:r w:rsidR="00335513"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>1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DYWhuPC9BdXRob3I+PFllYXI+MjAxODwvWWVhcj48UmVj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DYWhuPC9BdXRob3I+PFllYXI+MjAxODwvWWVhcj48UmVj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4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727872AB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3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11D3F44C" w14:textId="222BFC1B" w:rsidR="00E3386F" w:rsidRPr="008B25E0" w:rsidRDefault="00443111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16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B4FC9ED" w14:textId="3E9A7B80" w:rsidR="00E3386F" w:rsidRPr="008B25E0" w:rsidRDefault="00443111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4</w:t>
            </w:r>
            <w:r w:rsidR="00086BB4" w:rsidRPr="008B25E0">
              <w:rPr>
                <w:rFonts w:cstheme="minorHAnsi"/>
                <w:sz w:val="18"/>
                <w:szCs w:val="18"/>
                <w:lang w:val="en-US"/>
              </w:rPr>
              <w:t>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F023310" w14:textId="2010D3A9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2</w:t>
            </w:r>
            <w:r w:rsidR="003873D4" w:rsidRPr="008B25E0">
              <w:rPr>
                <w:rFonts w:cstheme="minorHAnsi"/>
                <w:sz w:val="18"/>
                <w:szCs w:val="18"/>
                <w:lang w:val="en-US"/>
              </w:rPr>
              <w:t>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26D957F" w14:textId="020CD44A" w:rsidR="00E3386F" w:rsidRPr="008B25E0" w:rsidRDefault="003873D4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62‡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210D1B2E" w14:textId="3B2932E8" w:rsidR="00E3386F" w:rsidRPr="008B25E0" w:rsidRDefault="003873D4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2‡</w:t>
            </w:r>
          </w:p>
        </w:tc>
        <w:tc>
          <w:tcPr>
            <w:tcW w:w="1300" w:type="dxa"/>
            <w:vAlign w:val="center"/>
          </w:tcPr>
          <w:p w14:paraId="045B03B4" w14:textId="6A19E86E" w:rsidR="00E3386F" w:rsidRPr="008B25E0" w:rsidRDefault="009660E5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20/356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0ED878B9" w14:textId="19DA6665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22.2 (10.31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7B18CBF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76/356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01560EF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/356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5D89B961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1/356</w:t>
            </w:r>
          </w:p>
        </w:tc>
      </w:tr>
      <w:tr w:rsidR="00E3386F" w:rsidRPr="008B25E0" w14:paraId="45FB88FA" w14:textId="77777777" w:rsidTr="00E3386F">
        <w:trPr>
          <w:trHeight w:val="435"/>
        </w:trPr>
        <w:tc>
          <w:tcPr>
            <w:tcW w:w="1298" w:type="dxa"/>
            <w:vMerge/>
            <w:shd w:val="clear" w:color="auto" w:fill="auto"/>
            <w:noWrap/>
            <w:vAlign w:val="center"/>
          </w:tcPr>
          <w:p w14:paraId="2C409F53" w14:textId="77777777" w:rsidR="00E3386F" w:rsidRPr="008B25E0" w:rsidRDefault="00E3386F" w:rsidP="00E3386F">
            <w:pPr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462CF0F8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45252E50" w14:textId="4780C161" w:rsidR="00E3386F" w:rsidRPr="008B25E0" w:rsidRDefault="00443111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17</w:t>
            </w:r>
            <w:r w:rsidR="00086BB4" w:rsidRPr="008B25E0">
              <w:rPr>
                <w:rFonts w:cstheme="minorHAnsi"/>
                <w:sz w:val="18"/>
                <w:szCs w:val="18"/>
                <w:lang w:val="en-US"/>
              </w:rPr>
              <w:t>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3E6E9332" w14:textId="318784F3" w:rsidR="00E3386F" w:rsidRPr="008B25E0" w:rsidRDefault="00443111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6</w:t>
            </w:r>
            <w:r w:rsidR="00086BB4" w:rsidRPr="008B25E0">
              <w:rPr>
                <w:rFonts w:cstheme="minorHAnsi"/>
                <w:sz w:val="18"/>
                <w:szCs w:val="18"/>
                <w:lang w:val="en-US"/>
              </w:rPr>
              <w:t>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3311C0BA" w14:textId="4094B9C9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</w:t>
            </w:r>
            <w:r w:rsidR="003873D4" w:rsidRPr="008B25E0">
              <w:rPr>
                <w:rFonts w:cstheme="minorHAnsi"/>
                <w:sz w:val="18"/>
                <w:szCs w:val="18"/>
                <w:lang w:val="en-US"/>
              </w:rPr>
              <w:t>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B1B780F" w14:textId="4138CD4F" w:rsidR="00E3386F" w:rsidRPr="008B25E0" w:rsidRDefault="003873D4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61‡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77D9C524" w14:textId="3692CBA5" w:rsidR="00E3386F" w:rsidRPr="008B25E0" w:rsidRDefault="003873D4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5‡</w:t>
            </w:r>
          </w:p>
        </w:tc>
        <w:tc>
          <w:tcPr>
            <w:tcW w:w="1300" w:type="dxa"/>
            <w:vAlign w:val="center"/>
          </w:tcPr>
          <w:p w14:paraId="37419C82" w14:textId="5A463449" w:rsidR="00E3386F" w:rsidRPr="008B25E0" w:rsidRDefault="00097AA0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2/358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786CF348" w14:textId="3B09884B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7.7 (10.22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41EF67B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95/358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186B0CA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2/358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5DD16AD0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94/358</w:t>
            </w:r>
          </w:p>
        </w:tc>
      </w:tr>
      <w:tr w:rsidR="003873D4" w:rsidRPr="008B25E0" w14:paraId="24D413A5" w14:textId="77777777" w:rsidTr="00E3386F">
        <w:trPr>
          <w:trHeight w:val="382"/>
        </w:trPr>
        <w:tc>
          <w:tcPr>
            <w:tcW w:w="1298" w:type="dxa"/>
            <w:vMerge w:val="restart"/>
            <w:shd w:val="clear" w:color="auto" w:fill="auto"/>
            <w:noWrap/>
            <w:vAlign w:val="center"/>
          </w:tcPr>
          <w:p w14:paraId="5DC2A95F" w14:textId="7E0ED4B6" w:rsidR="003873D4" w:rsidRPr="008B25E0" w:rsidRDefault="003873D4" w:rsidP="003873D4">
            <w:pPr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GEMINI-2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DYWhuPC9BdXRob3I+PFllYXI+MjAxODwvWWVhcj48UmVj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DYWhuPC9BdXRob3I+PFllYXI+MjAxODwvWWVhcj48UmVj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4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0FE89774" w14:textId="77777777" w:rsidR="003873D4" w:rsidRPr="008B25E0" w:rsidRDefault="003873D4" w:rsidP="003873D4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3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6906ECDE" w14:textId="37042888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16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9B9F589" w14:textId="3593C379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4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7E0D7064" w14:textId="00BEB92D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2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49DB48C" w14:textId="4ACD5686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62‡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11244165" w14:textId="427D1EE2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2‡</w:t>
            </w:r>
          </w:p>
        </w:tc>
        <w:tc>
          <w:tcPr>
            <w:tcW w:w="1300" w:type="dxa"/>
            <w:vAlign w:val="center"/>
          </w:tcPr>
          <w:p w14:paraId="793E394B" w14:textId="7C073D16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5/360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36ED6DB3" w14:textId="5F669FF6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25.9 (9.42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164B869F" w14:textId="77777777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67/360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6A7834A3" w14:textId="77777777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9/360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208837DE" w14:textId="77777777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5/360</w:t>
            </w:r>
          </w:p>
        </w:tc>
      </w:tr>
      <w:tr w:rsidR="003873D4" w:rsidRPr="008B25E0" w14:paraId="29ED1CF7" w14:textId="77777777" w:rsidTr="00E3386F">
        <w:trPr>
          <w:trHeight w:val="435"/>
        </w:trPr>
        <w:tc>
          <w:tcPr>
            <w:tcW w:w="1298" w:type="dxa"/>
            <w:vMerge/>
            <w:shd w:val="clear" w:color="auto" w:fill="auto"/>
            <w:noWrap/>
            <w:vAlign w:val="center"/>
          </w:tcPr>
          <w:p w14:paraId="77026C2B" w14:textId="77777777" w:rsidR="003873D4" w:rsidRPr="008B25E0" w:rsidRDefault="003873D4" w:rsidP="003873D4">
            <w:pPr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32FC958C" w14:textId="77777777" w:rsidR="003873D4" w:rsidRPr="008B25E0" w:rsidRDefault="003873D4" w:rsidP="003873D4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1F01F34E" w14:textId="2FD29A03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17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8DFA9D7" w14:textId="3D6B3471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6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78360EB" w14:textId="54C79FBD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‡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7629D99B" w14:textId="24BF679C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61‡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3E8DFF07" w14:textId="5DF6995F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5‡</w:t>
            </w:r>
          </w:p>
        </w:tc>
        <w:tc>
          <w:tcPr>
            <w:tcW w:w="1300" w:type="dxa"/>
            <w:vAlign w:val="center"/>
          </w:tcPr>
          <w:p w14:paraId="33350B2F" w14:textId="2287413C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7/359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687D82C9" w14:textId="292D15F6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6.9 (9.48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10BC5E72" w14:textId="77777777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84/359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257FE8AC" w14:textId="77777777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/359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370DDD3C" w14:textId="77777777" w:rsidR="003873D4" w:rsidRPr="008B25E0" w:rsidRDefault="003873D4" w:rsidP="003873D4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5/359</w:t>
            </w:r>
          </w:p>
        </w:tc>
      </w:tr>
      <w:tr w:rsidR="00E3386F" w:rsidRPr="008B25E0" w14:paraId="2D176E84" w14:textId="77777777" w:rsidTr="00E3386F">
        <w:trPr>
          <w:trHeight w:val="310"/>
        </w:trPr>
        <w:tc>
          <w:tcPr>
            <w:tcW w:w="1298" w:type="dxa"/>
            <w:vMerge w:val="restart"/>
            <w:shd w:val="clear" w:color="auto" w:fill="auto"/>
            <w:noWrap/>
            <w:vAlign w:val="center"/>
            <w:hideMark/>
          </w:tcPr>
          <w:p w14:paraId="087D053A" w14:textId="5D178422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GS-236-0102 (QUAD)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gRXhjbHVkZVllYXI9IjEiPjxBdXRob3I+Q2xpbmljYWxUcmlhbHMuZ292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gRXhjbHVkZVllYXI9IjEiPjxBdXRob3I+Q2xpbmljYWxUcmlhbHMuZ292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5-7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3F3E3F36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EFV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520BDCD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5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C244FB1" w14:textId="0947FF2A" w:rsidR="00E3386F" w:rsidRPr="008B25E0" w:rsidRDefault="00666D89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64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812117F" w14:textId="5ADF6A81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8</w:t>
            </w:r>
            <w:r w:rsidR="005B067A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3835E099" w14:textId="2A149825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82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05F60E8C" w14:textId="731D8B85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78</w:t>
            </w:r>
          </w:p>
        </w:tc>
        <w:tc>
          <w:tcPr>
            <w:tcW w:w="1300" w:type="dxa"/>
            <w:vAlign w:val="center"/>
          </w:tcPr>
          <w:p w14:paraId="75239AEA" w14:textId="4544AB2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96/35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B98D6D8" w14:textId="245A44C2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06 (153.4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9D45D65" w14:textId="25A6FBA1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76/352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330FA35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0/352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79FAFF0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Arial" w:hAnsi="Arial" w:cs="Arial"/>
                <w:sz w:val="18"/>
                <w:szCs w:val="18"/>
                <w:lang w:val="en-US"/>
              </w:rPr>
              <w:t>‒</w:t>
            </w:r>
          </w:p>
        </w:tc>
      </w:tr>
      <w:tr w:rsidR="00E3386F" w:rsidRPr="008B25E0" w14:paraId="222E2E79" w14:textId="77777777" w:rsidTr="00E3386F">
        <w:trPr>
          <w:trHeight w:val="70"/>
        </w:trPr>
        <w:tc>
          <w:tcPr>
            <w:tcW w:w="1298" w:type="dxa"/>
            <w:vMerge/>
            <w:vAlign w:val="center"/>
            <w:hideMark/>
          </w:tcPr>
          <w:p w14:paraId="76F77ADE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0F318A57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EVG/c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7A94F076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48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3ED9DC4C" w14:textId="4F7E637A" w:rsidR="00E3386F" w:rsidRPr="008B25E0" w:rsidRDefault="00666D89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9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6E52C25" w14:textId="3EBB2A65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</w:t>
            </w:r>
            <w:r w:rsidR="005B067A" w:rsidRPr="008B25E0">
              <w:rPr>
                <w:rFonts w:cstheme="minorHAnsi"/>
                <w:sz w:val="18"/>
                <w:szCs w:val="18"/>
                <w:lang w:val="en-US"/>
              </w:rPr>
              <w:t>7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0DB6DCB" w14:textId="2D562DD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91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5D0FE33B" w14:textId="5E28B5EB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73</w:t>
            </w:r>
          </w:p>
        </w:tc>
        <w:tc>
          <w:tcPr>
            <w:tcW w:w="1300" w:type="dxa"/>
            <w:vAlign w:val="center"/>
          </w:tcPr>
          <w:p w14:paraId="4363FB0F" w14:textId="7666384D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05/348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58D2A25" w14:textId="188F8D3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39 (167.2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77F311A" w14:textId="780D2968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82/348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458B8A0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69/348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153B6213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Arial" w:hAnsi="Arial" w:cs="Arial"/>
                <w:sz w:val="18"/>
                <w:szCs w:val="18"/>
                <w:lang w:val="en-US"/>
              </w:rPr>
              <w:t>‒</w:t>
            </w:r>
          </w:p>
        </w:tc>
      </w:tr>
      <w:tr w:rsidR="00E3386F" w:rsidRPr="008B25E0" w14:paraId="4D21E35C" w14:textId="77777777" w:rsidTr="00E3386F">
        <w:trPr>
          <w:trHeight w:val="435"/>
        </w:trPr>
        <w:tc>
          <w:tcPr>
            <w:tcW w:w="1298" w:type="dxa"/>
            <w:vMerge w:val="restart"/>
            <w:shd w:val="clear" w:color="auto" w:fill="auto"/>
            <w:noWrap/>
            <w:vAlign w:val="center"/>
          </w:tcPr>
          <w:p w14:paraId="60B99AF1" w14:textId="20AF2B59" w:rsidR="00E3386F" w:rsidRPr="008B25E0" w:rsidRDefault="00E3386F" w:rsidP="00E3386F">
            <w:pPr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GS-US-292-0104/0111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TYXg8L0F1dGhvcj48WWVhcj4yMDE1PC9ZZWFyPjxSZWNO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TYXg8L0F1dGhvcj48WWVhcj4yMDE1PC9ZZWFyPjxSZWNO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8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4B79F83A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EVG/c + TA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2134996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66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79ED86B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5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856F2B4" w14:textId="25FFFA94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</w:t>
            </w:r>
            <w:r w:rsidR="008B1C4E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AA9A88D" w14:textId="237406BF" w:rsidR="00E3386F" w:rsidRPr="008B25E0" w:rsidRDefault="008B1C4E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04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49B3F5CD" w14:textId="01C17E17" w:rsidR="00E3386F" w:rsidRPr="008B25E0" w:rsidRDefault="00532A96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58</w:t>
            </w:r>
          </w:p>
        </w:tc>
        <w:tc>
          <w:tcPr>
            <w:tcW w:w="1300" w:type="dxa"/>
            <w:vAlign w:val="center"/>
          </w:tcPr>
          <w:p w14:paraId="2D66818E" w14:textId="0CDE1C1E" w:rsidR="00E3386F" w:rsidRPr="008B25E0" w:rsidRDefault="00532A96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00/866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17E98561" w14:textId="190EAD2F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30 (177.3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6782570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95/866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0E51568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97/866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6171283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Arial" w:hAnsi="Arial" w:cs="Arial"/>
                <w:sz w:val="18"/>
                <w:szCs w:val="18"/>
                <w:lang w:val="en-US"/>
              </w:rPr>
              <w:t>‒</w:t>
            </w:r>
          </w:p>
        </w:tc>
      </w:tr>
      <w:tr w:rsidR="00E3386F" w:rsidRPr="008B25E0" w14:paraId="347E3D4D" w14:textId="77777777" w:rsidTr="00E3386F">
        <w:trPr>
          <w:trHeight w:val="435"/>
        </w:trPr>
        <w:tc>
          <w:tcPr>
            <w:tcW w:w="1298" w:type="dxa"/>
            <w:vMerge/>
            <w:shd w:val="clear" w:color="auto" w:fill="auto"/>
            <w:noWrap/>
            <w:vAlign w:val="center"/>
          </w:tcPr>
          <w:p w14:paraId="281C1E89" w14:textId="77777777" w:rsidR="00E3386F" w:rsidRPr="008B25E0" w:rsidRDefault="00E3386F" w:rsidP="00E3386F">
            <w:pPr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59CC26A4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EVG/c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07F33640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67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1874F278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5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986A86E" w14:textId="5AD7D009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</w:t>
            </w:r>
            <w:r w:rsidR="008B1C4E" w:rsidRPr="008B25E0">
              <w:rPr>
                <w:rFonts w:cstheme="minorHAnsi"/>
                <w:sz w:val="18"/>
                <w:szCs w:val="18"/>
                <w:lang w:val="en-US"/>
              </w:rPr>
              <w:t>5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1DF85EB4" w14:textId="370B7E5B" w:rsidR="00E3386F" w:rsidRPr="008B25E0" w:rsidRDefault="008B1C4E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06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5C55D197" w14:textId="14ABFD04" w:rsidR="00E3386F" w:rsidRPr="008B25E0" w:rsidRDefault="00532A96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58</w:t>
            </w:r>
          </w:p>
        </w:tc>
        <w:tc>
          <w:tcPr>
            <w:tcW w:w="1300" w:type="dxa"/>
            <w:vAlign w:val="center"/>
          </w:tcPr>
          <w:p w14:paraId="166F8C50" w14:textId="007CA852" w:rsidR="00E3386F" w:rsidRPr="008B25E0" w:rsidRDefault="00532A96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84/867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63568284" w14:textId="77786E98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1 (170.7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2D80767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765/867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344E7AAB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7/867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41C4C31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Arial" w:hAnsi="Arial" w:cs="Arial"/>
                <w:sz w:val="18"/>
                <w:szCs w:val="18"/>
                <w:lang w:val="en-US"/>
              </w:rPr>
              <w:t>‒</w:t>
            </w:r>
          </w:p>
        </w:tc>
      </w:tr>
      <w:tr w:rsidR="00E3386F" w:rsidRPr="008B25E0" w14:paraId="2E896250" w14:textId="77777777" w:rsidTr="00E3386F">
        <w:trPr>
          <w:trHeight w:val="300"/>
        </w:trPr>
        <w:tc>
          <w:tcPr>
            <w:tcW w:w="1298" w:type="dxa"/>
            <w:vMerge w:val="restart"/>
            <w:shd w:val="clear" w:color="auto" w:fill="auto"/>
            <w:noWrap/>
            <w:vAlign w:val="center"/>
            <w:hideMark/>
          </w:tcPr>
          <w:p w14:paraId="6A027FEC" w14:textId="40E786F2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lastRenderedPageBreak/>
              <w:t xml:space="preserve">GS-US-380-1489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HYWxsYW50PC9BdXRob3I+PFllYXI+MjAxNzwvWWVhcj48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HYWxsYW50PC9BdXRob3I+PFllYXI+MjAxNzwvWWVhcj48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9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7CF26F7A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BIC + TA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7BAB86F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14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7E6698D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91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10320FD" w14:textId="15B5F16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1</w:t>
            </w:r>
            <w:r w:rsidR="00473C0C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3015677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43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403047F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2</w:t>
            </w:r>
          </w:p>
        </w:tc>
        <w:tc>
          <w:tcPr>
            <w:tcW w:w="1300" w:type="dxa"/>
            <w:vAlign w:val="center"/>
          </w:tcPr>
          <w:p w14:paraId="07D72B12" w14:textId="4A8AD2F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90/31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7454D29" w14:textId="0F5F2A80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33 (185.2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0570EE6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65/314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46E35F14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9/314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1BC34DB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2/314</w:t>
            </w:r>
          </w:p>
        </w:tc>
      </w:tr>
      <w:tr w:rsidR="00E3386F" w:rsidRPr="008B25E0" w14:paraId="14BE7B0B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678D6210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35F7F933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ABC/3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051FD6E6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15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3183DFF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90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B33D93A" w14:textId="7FFA24C0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2</w:t>
            </w:r>
            <w:r w:rsidR="00473C0C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7F215F6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50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3E55203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51</w:t>
            </w:r>
          </w:p>
        </w:tc>
        <w:tc>
          <w:tcPr>
            <w:tcW w:w="1300" w:type="dxa"/>
            <w:vAlign w:val="center"/>
          </w:tcPr>
          <w:p w14:paraId="4E8AD25E" w14:textId="4ACC2446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93/3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2C1FAA7" w14:textId="5E5977C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29 (188.8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1AAE13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83/315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738F5791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5/315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5D1F4C4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27/315</w:t>
            </w:r>
          </w:p>
        </w:tc>
      </w:tr>
      <w:tr w:rsidR="00E3386F" w:rsidRPr="008B25E0" w14:paraId="75C687A6" w14:textId="77777777" w:rsidTr="00E3386F">
        <w:trPr>
          <w:trHeight w:val="300"/>
        </w:trPr>
        <w:tc>
          <w:tcPr>
            <w:tcW w:w="1298" w:type="dxa"/>
            <w:vMerge w:val="restart"/>
            <w:shd w:val="clear" w:color="auto" w:fill="auto"/>
            <w:noWrap/>
            <w:vAlign w:val="center"/>
            <w:hideMark/>
          </w:tcPr>
          <w:p w14:paraId="6A830566" w14:textId="6A855B99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GS-US-380-1490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TYXg8L0F1dGhvcj48WWVhcj4yMDE3PC9ZZWFyPjxSZWNO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TYXg8L0F1dGhvcj48WWVhcj4yMDE3PC9ZZWFyPjxSZWNO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10, 11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3F7300EE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BIC + TA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39F7935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20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9DD15A6" w14:textId="2454D70B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</w:t>
            </w:r>
            <w:r w:rsidR="00170CA7" w:rsidRPr="008B25E0">
              <w:rPr>
                <w:rFonts w:cstheme="minorHAnsi"/>
                <w:sz w:val="18"/>
                <w:szCs w:val="18"/>
                <w:lang w:val="en-US"/>
              </w:rPr>
              <w:t>8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1946A5A" w14:textId="3A60C606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</w:t>
            </w:r>
            <w:r w:rsidR="00473C0C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15C0F1D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40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260B65BB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3</w:t>
            </w:r>
          </w:p>
        </w:tc>
        <w:tc>
          <w:tcPr>
            <w:tcW w:w="1300" w:type="dxa"/>
            <w:vAlign w:val="center"/>
          </w:tcPr>
          <w:p w14:paraId="4C2A91CD" w14:textId="1498636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86/320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E4A847D" w14:textId="4A816DBB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80 (166.6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7E09044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64/320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2D0B5E3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9/320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282A31D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7/320</w:t>
            </w:r>
          </w:p>
        </w:tc>
      </w:tr>
      <w:tr w:rsidR="00E3386F" w:rsidRPr="008B25E0" w14:paraId="0D3E92D3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5C4EF240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5BB06055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TA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186C89F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25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16F60148" w14:textId="6E6AB8EC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9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769BE93D" w14:textId="2D9999C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4</w:t>
            </w:r>
            <w:r w:rsidR="00473C0C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64FD14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41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4F1D78D3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45</w:t>
            </w:r>
          </w:p>
        </w:tc>
        <w:tc>
          <w:tcPr>
            <w:tcW w:w="1300" w:type="dxa"/>
            <w:vAlign w:val="center"/>
          </w:tcPr>
          <w:p w14:paraId="5D7E95CC" w14:textId="352A3552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02/32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8B1082D" w14:textId="6CCD17B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01 (166.4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5819BF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72/325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584837B4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3/325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658DD55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3/325</w:t>
            </w:r>
          </w:p>
        </w:tc>
      </w:tr>
      <w:tr w:rsidR="00E3386F" w:rsidRPr="008B25E0" w14:paraId="278FAC53" w14:textId="77777777" w:rsidTr="00E3386F">
        <w:trPr>
          <w:trHeight w:val="300"/>
        </w:trPr>
        <w:tc>
          <w:tcPr>
            <w:tcW w:w="1298" w:type="dxa"/>
            <w:vMerge w:val="restart"/>
            <w:shd w:val="clear" w:color="auto" w:fill="auto"/>
            <w:noWrap/>
            <w:vAlign w:val="center"/>
            <w:hideMark/>
          </w:tcPr>
          <w:p w14:paraId="349353D0" w14:textId="60AE34BE" w:rsidR="00E3386F" w:rsidRPr="008B25E0" w:rsidRDefault="00E3386F" w:rsidP="00E3386F">
            <w:pPr>
              <w:spacing w:after="0"/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SINGLE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XYWxtc2xleTwvQXV0aG9yPjxZZWFyPjIwMTM8L1llYXI+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XYWxtc2xleTwvQXV0aG9yPjxZZWFyPjIwMTM8L1llYXI+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12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13031E05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ABC/3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79A355EB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14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A2409B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4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3966AC2" w14:textId="6D9DA961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6</w:t>
            </w:r>
            <w:r w:rsidR="00473C0C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C8A58CF" w14:textId="65CA7871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5</w:t>
            </w:r>
          </w:p>
        </w:tc>
        <w:tc>
          <w:tcPr>
            <w:tcW w:w="1299" w:type="dxa"/>
            <w:vAlign w:val="center"/>
          </w:tcPr>
          <w:p w14:paraId="427DF03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67</w:t>
            </w:r>
          </w:p>
        </w:tc>
        <w:tc>
          <w:tcPr>
            <w:tcW w:w="1300" w:type="dxa"/>
            <w:vAlign w:val="center"/>
          </w:tcPr>
          <w:p w14:paraId="77C0A3F5" w14:textId="2F4C4888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64/41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47540D9" w14:textId="237B70C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67.06 (9.05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C0982FF" w14:textId="2B29CB77" w:rsidR="00E3386F" w:rsidRPr="008B25E0" w:rsidRDefault="00571C29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369</w:t>
            </w:r>
            <w:r w:rsidR="00E3386F" w:rsidRPr="008B25E0">
              <w:rPr>
                <w:rFonts w:cstheme="minorHAnsi"/>
                <w:sz w:val="18"/>
                <w:szCs w:val="18"/>
                <w:lang w:val="en-US"/>
              </w:rPr>
              <w:t>/414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13F36FB8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7/414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7D119BB7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80/414</w:t>
            </w:r>
          </w:p>
        </w:tc>
      </w:tr>
      <w:tr w:rsidR="00E3386F" w:rsidRPr="008B25E0" w14:paraId="2900CA4D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4DD2B4E8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2773106F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EFV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044A383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19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E5C1B5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5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1E9154F0" w14:textId="5477DF14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5</w:t>
            </w:r>
            <w:r w:rsidR="00473C0C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874327C" w14:textId="2DC9C1B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9</w:t>
            </w:r>
          </w:p>
        </w:tc>
        <w:tc>
          <w:tcPr>
            <w:tcW w:w="1299" w:type="dxa"/>
            <w:vAlign w:val="center"/>
          </w:tcPr>
          <w:p w14:paraId="2CC19AD6" w14:textId="78ADAA6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7</w:t>
            </w:r>
            <w:r w:rsidR="00473C0C" w:rsidRPr="008B25E0">
              <w:rPr>
                <w:rFonts w:cstheme="minorHAnsi"/>
                <w:sz w:val="18"/>
                <w:szCs w:val="18"/>
                <w:lang w:val="en-US"/>
              </w:rPr>
              <w:t>0</w:t>
            </w:r>
          </w:p>
        </w:tc>
        <w:tc>
          <w:tcPr>
            <w:tcW w:w="1300" w:type="dxa"/>
            <w:vAlign w:val="center"/>
          </w:tcPr>
          <w:p w14:paraId="37C5C5EF" w14:textId="1C8756A9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8/419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A5DCAC7" w14:textId="49968BB2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08.16 (9.31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23FB54E" w14:textId="0DD6E7FF" w:rsidR="00E3386F" w:rsidRPr="008B25E0" w:rsidRDefault="00866F2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387</w:t>
            </w:r>
            <w:r w:rsidR="00E3386F" w:rsidRPr="008B25E0">
              <w:rPr>
                <w:rFonts w:cstheme="minorHAnsi"/>
                <w:sz w:val="18"/>
                <w:szCs w:val="18"/>
                <w:lang w:val="en-US"/>
              </w:rPr>
              <w:t>/419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111B549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5/419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6089FEC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78/419</w:t>
            </w:r>
          </w:p>
        </w:tc>
      </w:tr>
      <w:tr w:rsidR="00E3386F" w:rsidRPr="008B25E0" w14:paraId="148DD367" w14:textId="77777777" w:rsidTr="00E3386F">
        <w:trPr>
          <w:trHeight w:val="300"/>
        </w:trPr>
        <w:tc>
          <w:tcPr>
            <w:tcW w:w="1298" w:type="dxa"/>
            <w:vMerge w:val="restart"/>
            <w:shd w:val="clear" w:color="auto" w:fill="auto"/>
            <w:noWrap/>
            <w:vAlign w:val="center"/>
            <w:hideMark/>
          </w:tcPr>
          <w:p w14:paraId="1E5DBEEC" w14:textId="4A31E145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SPRING-2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SYWZmaTwvQXV0aG9yPjxZZWFyPjIwMTM8L1llYXI+PFJl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SYWZmaTwvQXV0aG9yPjxZZWFyPjIwMTM8L1llYXI+PFJl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13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0D721A23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ABC/3TC</w:t>
            </w:r>
          </w:p>
        </w:tc>
        <w:tc>
          <w:tcPr>
            <w:tcW w:w="1060" w:type="dxa"/>
            <w:vMerge w:val="restart"/>
            <w:shd w:val="clear" w:color="auto" w:fill="auto"/>
            <w:noWrap/>
            <w:vAlign w:val="center"/>
            <w:hideMark/>
          </w:tcPr>
          <w:p w14:paraId="6D615F3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11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4B8FC60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5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65AC1790" w14:textId="17A054DE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7</w:t>
            </w:r>
            <w:r w:rsidR="0089044C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1610CB2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59</w:t>
            </w:r>
          </w:p>
        </w:tc>
        <w:tc>
          <w:tcPr>
            <w:tcW w:w="1299" w:type="dxa"/>
            <w:vMerge w:val="restart"/>
            <w:shd w:val="clear" w:color="auto" w:fill="auto"/>
            <w:vAlign w:val="center"/>
          </w:tcPr>
          <w:p w14:paraId="1D4F4B5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52</w:t>
            </w:r>
          </w:p>
        </w:tc>
        <w:tc>
          <w:tcPr>
            <w:tcW w:w="1300" w:type="dxa"/>
            <w:vAlign w:val="center"/>
          </w:tcPr>
          <w:p w14:paraId="7C47603F" w14:textId="0F144F4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45/169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60A728C" w14:textId="21DB5FCF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75</w:t>
            </w:r>
            <w:r w:rsidR="007B450F" w:rsidRPr="008B25E0">
              <w:rPr>
                <w:rFonts w:cstheme="minorHAnsi"/>
                <w:sz w:val="18"/>
                <w:szCs w:val="18"/>
                <w:lang w:val="en-US"/>
              </w:rPr>
              <w:t>.3</w:t>
            </w:r>
            <w:r w:rsidRPr="008B25E0">
              <w:rPr>
                <w:rFonts w:cstheme="minorHAnsi"/>
                <w:sz w:val="18"/>
                <w:szCs w:val="18"/>
                <w:lang w:val="en-US"/>
              </w:rPr>
              <w:t xml:space="preserve"> (16.36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84DEF7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35/169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60E9E09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1/169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0759A14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1/169</w:t>
            </w:r>
          </w:p>
        </w:tc>
      </w:tr>
      <w:tr w:rsidR="00E3386F" w:rsidRPr="008B25E0" w14:paraId="5D2B46B2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1FF3D463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682795C1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DTG + TDF/FTC</w:t>
            </w:r>
          </w:p>
        </w:tc>
        <w:tc>
          <w:tcPr>
            <w:tcW w:w="1060" w:type="dxa"/>
            <w:vMerge/>
            <w:vAlign w:val="center"/>
            <w:hideMark/>
          </w:tcPr>
          <w:p w14:paraId="51A90B5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5D25F175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13AD0D51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70E4A0E8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299" w:type="dxa"/>
            <w:vMerge/>
            <w:vAlign w:val="center"/>
          </w:tcPr>
          <w:p w14:paraId="0DFDE53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Align w:val="center"/>
          </w:tcPr>
          <w:p w14:paraId="2BE21CCC" w14:textId="19327EB6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6/24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14:paraId="604FF980" w14:textId="3AD55F5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40 (11.87)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14:paraId="28191DF1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04/242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669E75E6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8/24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81DE01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65/242</w:t>
            </w:r>
          </w:p>
        </w:tc>
      </w:tr>
      <w:tr w:rsidR="00E3386F" w:rsidRPr="008B25E0" w14:paraId="035BB2A7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6044012A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2BED94AE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RAL + ABC/3TC</w:t>
            </w:r>
          </w:p>
        </w:tc>
        <w:tc>
          <w:tcPr>
            <w:tcW w:w="1060" w:type="dxa"/>
            <w:vMerge w:val="restart"/>
            <w:shd w:val="clear" w:color="auto" w:fill="auto"/>
            <w:noWrap/>
            <w:vAlign w:val="center"/>
            <w:hideMark/>
          </w:tcPr>
          <w:p w14:paraId="546DAAAE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11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0E39BC64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86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57FD0060" w14:textId="7CE4927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5</w:t>
            </w:r>
            <w:r w:rsidR="0089044C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vMerge w:val="restart"/>
            <w:shd w:val="clear" w:color="auto" w:fill="auto"/>
            <w:vAlign w:val="center"/>
          </w:tcPr>
          <w:p w14:paraId="2004379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62</w:t>
            </w:r>
          </w:p>
        </w:tc>
        <w:tc>
          <w:tcPr>
            <w:tcW w:w="1299" w:type="dxa"/>
            <w:vMerge w:val="restart"/>
            <w:shd w:val="clear" w:color="auto" w:fill="auto"/>
            <w:vAlign w:val="center"/>
          </w:tcPr>
          <w:p w14:paraId="5CD692F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58</w:t>
            </w:r>
          </w:p>
        </w:tc>
        <w:tc>
          <w:tcPr>
            <w:tcW w:w="1300" w:type="dxa"/>
            <w:vAlign w:val="center"/>
          </w:tcPr>
          <w:p w14:paraId="31B14699" w14:textId="4133C1C4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42/16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ED032FE" w14:textId="4F448E0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58.2 (16.38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FDE4C02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37/164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1E16C8C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4/164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6B219B9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1/164</w:t>
            </w:r>
          </w:p>
        </w:tc>
      </w:tr>
      <w:tr w:rsidR="00E3386F" w:rsidRPr="008B25E0" w14:paraId="6D588FD3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6FE15142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31F751B4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RAL + TDF/FTC</w:t>
            </w:r>
          </w:p>
        </w:tc>
        <w:tc>
          <w:tcPr>
            <w:tcW w:w="1060" w:type="dxa"/>
            <w:vMerge/>
            <w:vAlign w:val="center"/>
            <w:hideMark/>
          </w:tcPr>
          <w:p w14:paraId="780642A0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2336E4F8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0BFAC6D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Merge/>
            <w:vAlign w:val="center"/>
          </w:tcPr>
          <w:p w14:paraId="2EAB5AF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299" w:type="dxa"/>
            <w:vMerge/>
            <w:vAlign w:val="center"/>
          </w:tcPr>
          <w:p w14:paraId="7ECE3B74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300" w:type="dxa"/>
            <w:vAlign w:val="center"/>
          </w:tcPr>
          <w:p w14:paraId="657022CF" w14:textId="799D582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09/247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14:paraId="48CBBD0A" w14:textId="5AEA3580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83.8 (12.45)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14:paraId="2387CA9A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03/247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2B742B5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7/247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2B0A28C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68/247</w:t>
            </w:r>
          </w:p>
        </w:tc>
      </w:tr>
      <w:tr w:rsidR="00E3386F" w:rsidRPr="008B25E0" w14:paraId="2659828A" w14:textId="77777777" w:rsidTr="00E3386F">
        <w:trPr>
          <w:trHeight w:val="300"/>
        </w:trPr>
        <w:tc>
          <w:tcPr>
            <w:tcW w:w="1298" w:type="dxa"/>
            <w:vMerge w:val="restart"/>
            <w:shd w:val="clear" w:color="auto" w:fill="auto"/>
            <w:noWrap/>
            <w:vAlign w:val="center"/>
            <w:hideMark/>
          </w:tcPr>
          <w:p w14:paraId="79928FFA" w14:textId="5E5A5B94" w:rsidR="00E3386F" w:rsidRPr="008B25E0" w:rsidRDefault="00E3386F" w:rsidP="00E3386F">
            <w:pPr>
              <w:spacing w:after="0"/>
              <w:rPr>
                <w:rFonts w:eastAsia="Calibri" w:cstheme="minorHAnsi"/>
                <w:bCs/>
                <w:sz w:val="18"/>
                <w:szCs w:val="18"/>
                <w:lang w:val="en-US"/>
              </w:rPr>
            </w:pPr>
            <w:proofErr w:type="spellStart"/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>STaR</w:t>
            </w:r>
            <w:proofErr w:type="spellEnd"/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t xml:space="preserve"> (GS-US-264-0110) 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Db2hlbjwvQXV0aG9yPjxZZWFyPjIwMTQ8L1llYXI+PFJl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begin">
                <w:fldData xml:space="preserve">PEVuZE5vdGU+PENpdGU+PEF1dGhvcj5Db2hlbjwvQXV0aG9yPjxZZWFyPjIwMTQ8L1llYXI+PFJl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</w:fldData>
              </w:fldCha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</w:r>
            <w:r w:rsidR="00781AC1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eastAsia="Calibri" w:cstheme="minorHAnsi"/>
                <w:bCs/>
                <w:noProof/>
                <w:sz w:val="18"/>
                <w:szCs w:val="18"/>
                <w:lang w:val="en-US"/>
              </w:rPr>
              <w:t>[14, 15]</w:t>
            </w:r>
            <w:r w:rsidRPr="008B25E0">
              <w:rPr>
                <w:rFonts w:eastAsia="Calibri" w:cstheme="minorHAnsi"/>
                <w:bCs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06AA739E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EFV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5422295F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9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3D9A0B76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93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9B68190" w14:textId="4345E14B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5</w:t>
            </w:r>
            <w:r w:rsidR="003F1282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9954708" w14:textId="3266AB0A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85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7ED2CFF3" w14:textId="27BC7F11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8</w:t>
            </w:r>
          </w:p>
        </w:tc>
        <w:tc>
          <w:tcPr>
            <w:tcW w:w="1300" w:type="dxa"/>
            <w:vAlign w:val="center"/>
          </w:tcPr>
          <w:p w14:paraId="4D815529" w14:textId="3FE4925C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20/39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8809981" w14:textId="0EE869A6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91 (144.3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84AD50E" w14:textId="05638041" w:rsidR="00E3386F" w:rsidRPr="008B25E0" w:rsidRDefault="007B0F7A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</w:t>
            </w:r>
            <w:r w:rsidR="00E3386F" w:rsidRPr="008B25E0">
              <w:rPr>
                <w:rFonts w:cstheme="minorHAnsi"/>
                <w:sz w:val="18"/>
                <w:szCs w:val="18"/>
                <w:lang w:val="en-US"/>
              </w:rPr>
              <w:t>70/392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69DC7FFB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8/392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4B26B0C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Arial" w:hAnsi="Arial" w:cs="Arial"/>
                <w:sz w:val="18"/>
                <w:szCs w:val="18"/>
                <w:lang w:val="en-US"/>
              </w:rPr>
              <w:t>‒</w:t>
            </w:r>
          </w:p>
        </w:tc>
      </w:tr>
      <w:tr w:rsidR="00E3386F" w:rsidRPr="008B25E0" w14:paraId="6217E8BF" w14:textId="77777777" w:rsidTr="00E3386F">
        <w:trPr>
          <w:trHeight w:val="300"/>
        </w:trPr>
        <w:tc>
          <w:tcPr>
            <w:tcW w:w="1298" w:type="dxa"/>
            <w:vMerge/>
            <w:vAlign w:val="center"/>
            <w:hideMark/>
          </w:tcPr>
          <w:p w14:paraId="52F1A858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  <w:hideMark/>
          </w:tcPr>
          <w:p w14:paraId="1BD42B5C" w14:textId="77777777" w:rsidR="00E3386F" w:rsidRPr="008B25E0" w:rsidRDefault="00E3386F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RPV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  <w:hideMark/>
          </w:tcPr>
          <w:p w14:paraId="359037C6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94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78B8681D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93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57F21C9" w14:textId="33D537BF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7</w:t>
            </w:r>
            <w:r w:rsidR="003F1282" w:rsidRPr="008B25E0">
              <w:rPr>
                <w:rFonts w:cstheme="minorHAnsi"/>
                <w:sz w:val="18"/>
                <w:szCs w:val="18"/>
                <w:lang w:val="en-US"/>
              </w:rPr>
              <w:t>†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0940029A" w14:textId="553BDF41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96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77B0749B" w14:textId="74F0AFCE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4.8</w:t>
            </w:r>
          </w:p>
        </w:tc>
        <w:tc>
          <w:tcPr>
            <w:tcW w:w="1300" w:type="dxa"/>
            <w:vAlign w:val="center"/>
          </w:tcPr>
          <w:p w14:paraId="050735DA" w14:textId="3123B303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8/39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7765405" w14:textId="2DB975C9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00 (158.6)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9C96FE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36/394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5FD6F9A9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36/394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5534B530" w14:textId="77777777" w:rsidR="00E3386F" w:rsidRPr="008B25E0" w:rsidRDefault="00E3386F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Arial" w:hAnsi="Arial" w:cs="Arial"/>
                <w:sz w:val="18"/>
                <w:szCs w:val="18"/>
                <w:lang w:val="en-US"/>
              </w:rPr>
              <w:t>‒</w:t>
            </w:r>
          </w:p>
        </w:tc>
      </w:tr>
      <w:tr w:rsidR="0035449B" w:rsidRPr="008B25E0" w14:paraId="5F684EE7" w14:textId="77777777" w:rsidTr="00E3386F">
        <w:trPr>
          <w:trHeight w:val="300"/>
        </w:trPr>
        <w:tc>
          <w:tcPr>
            <w:tcW w:w="1298" w:type="dxa"/>
            <w:vMerge w:val="restart"/>
            <w:vAlign w:val="center"/>
          </w:tcPr>
          <w:p w14:paraId="32F2A68F" w14:textId="1C5FDA49" w:rsidR="0035449B" w:rsidRPr="008B25E0" w:rsidRDefault="0035449B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 xml:space="preserve">STARTMRK </w:t>
            </w:r>
            <w:r w:rsidRPr="008B25E0">
              <w:rPr>
                <w:rFonts w:cstheme="minorHAnsi"/>
                <w:sz w:val="18"/>
                <w:szCs w:val="18"/>
                <w:lang w:val="en-US"/>
              </w:rPr>
              <w:fldChar w:fldCharType="begin">
                <w:fldData xml:space="preserve">PEVuZE5vdGU+PENpdGU+PEF1dGhvcj5MZW5ub3g8L0F1dGhvcj48WWVhcj4yMDA5PC9ZZWFyPjxS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</w:fldData>
              </w:fldChar>
            </w:r>
            <w:r w:rsidR="00781AC1">
              <w:rPr>
                <w:rFonts w:cstheme="minorHAnsi"/>
                <w:sz w:val="18"/>
                <w:szCs w:val="18"/>
                <w:lang w:val="en-US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  <w:lang w:val="en-US"/>
              </w:rPr>
              <w:fldChar w:fldCharType="begin">
                <w:fldData xml:space="preserve">PEVuZE5vdGU+PENpdGU+PEF1dGhvcj5MZW5ub3g8L0F1dGhvcj48WWVhcj4yMDA5PC9ZZWFyPjxS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</w:fldData>
              </w:fldChar>
            </w:r>
            <w:r w:rsidR="00781AC1">
              <w:rPr>
                <w:rFonts w:cstheme="minorHAnsi"/>
                <w:sz w:val="18"/>
                <w:szCs w:val="18"/>
                <w:lang w:val="en-US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  <w:lang w:val="en-US"/>
              </w:rPr>
            </w:r>
            <w:r w:rsidR="00781AC1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  <w:r w:rsidRPr="008B25E0"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  <w:lang w:val="en-US"/>
              </w:rPr>
              <w:t>[16]</w:t>
            </w:r>
            <w:r w:rsidRPr="008B25E0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21EC7918" w14:textId="2917E97E" w:rsidR="0035449B" w:rsidRPr="008B25E0" w:rsidRDefault="0035449B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Calibri" w:hAnsi="Calibri" w:cs="Calibri"/>
                <w:sz w:val="18"/>
              </w:rPr>
              <w:t>EFV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07EE4997" w14:textId="0E40CC43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Calibri" w:hAnsi="Calibri" w:cs="Calibri"/>
                <w:sz w:val="18"/>
              </w:rPr>
              <w:t>28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B89DE5A" w14:textId="28A894A3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Calibri" w:hAnsi="Calibri" w:cs="Calibri"/>
                <w:sz w:val="18"/>
              </w:rPr>
              <w:t>82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323FAE3" w14:textId="46DB4FDE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Calibri" w:hAnsi="Calibri" w:cs="Calibri"/>
                <w:sz w:val="18"/>
              </w:rPr>
              <w:t>37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265CA84A" w14:textId="0580FACF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7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4BB0DFD8" w14:textId="38E49BD1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.0</w:t>
            </w:r>
          </w:p>
        </w:tc>
        <w:tc>
          <w:tcPr>
            <w:tcW w:w="1300" w:type="dxa"/>
            <w:vAlign w:val="center"/>
          </w:tcPr>
          <w:p w14:paraId="04EF6BB7" w14:textId="5D758E7B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30/282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5B884DD0" w14:textId="734EC4A9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63.3 (7.7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78759BE4" w14:textId="3830FF41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72/282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52EA7E3A" w14:textId="277BBCF4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7/282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08F94F6A" w14:textId="0B10EF01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7/282</w:t>
            </w:r>
          </w:p>
        </w:tc>
      </w:tr>
      <w:tr w:rsidR="0035449B" w:rsidRPr="00D511EB" w14:paraId="29800D6A" w14:textId="77777777" w:rsidTr="00E3386F">
        <w:trPr>
          <w:trHeight w:val="300"/>
        </w:trPr>
        <w:tc>
          <w:tcPr>
            <w:tcW w:w="1298" w:type="dxa"/>
            <w:vMerge/>
            <w:vAlign w:val="center"/>
          </w:tcPr>
          <w:p w14:paraId="05D11CE0" w14:textId="77777777" w:rsidR="0035449B" w:rsidRPr="008B25E0" w:rsidRDefault="0035449B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538" w:type="dxa"/>
            <w:shd w:val="clear" w:color="auto" w:fill="auto"/>
            <w:noWrap/>
            <w:vAlign w:val="center"/>
          </w:tcPr>
          <w:p w14:paraId="424D5F78" w14:textId="156560EA" w:rsidR="0035449B" w:rsidRPr="008B25E0" w:rsidRDefault="0035449B" w:rsidP="00E3386F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Calibri" w:hAnsi="Calibri" w:cs="Calibri"/>
                <w:sz w:val="18"/>
              </w:rPr>
              <w:t>RAL + TDF/FTC</w:t>
            </w:r>
          </w:p>
        </w:tc>
        <w:tc>
          <w:tcPr>
            <w:tcW w:w="1060" w:type="dxa"/>
            <w:shd w:val="clear" w:color="auto" w:fill="auto"/>
            <w:noWrap/>
            <w:vAlign w:val="center"/>
          </w:tcPr>
          <w:p w14:paraId="2D544ADF" w14:textId="66E8E3EE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Calibri" w:hAnsi="Calibri" w:cs="Calibri"/>
                <w:sz w:val="18"/>
              </w:rPr>
              <w:t>281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15C92368" w14:textId="1EFC564F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Calibri" w:hAnsi="Calibri" w:cs="Calibri"/>
                <w:sz w:val="18"/>
              </w:rPr>
              <w:t>81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06010D1" w14:textId="48834EFE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ascii="Calibri" w:hAnsi="Calibri" w:cs="Calibri"/>
                <w:sz w:val="18"/>
              </w:rPr>
              <w:t>38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6071F911" w14:textId="0AFAA052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19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0F6CE489" w14:textId="53502273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5.0</w:t>
            </w:r>
          </w:p>
        </w:tc>
        <w:tc>
          <w:tcPr>
            <w:tcW w:w="1300" w:type="dxa"/>
            <w:vAlign w:val="center"/>
          </w:tcPr>
          <w:p w14:paraId="62D7AB80" w14:textId="4A3C6822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41/281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5F8809B3" w14:textId="39D8098A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89.1 (7.8)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05906C6F" w14:textId="094DA3FD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53/281</w:t>
            </w:r>
          </w:p>
        </w:tc>
        <w:tc>
          <w:tcPr>
            <w:tcW w:w="1299" w:type="dxa"/>
            <w:shd w:val="clear" w:color="auto" w:fill="auto"/>
            <w:noWrap/>
            <w:vAlign w:val="center"/>
          </w:tcPr>
          <w:p w14:paraId="109C90D5" w14:textId="36CA60AE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28/281</w:t>
            </w:r>
          </w:p>
        </w:tc>
        <w:tc>
          <w:tcPr>
            <w:tcW w:w="1300" w:type="dxa"/>
            <w:shd w:val="clear" w:color="auto" w:fill="auto"/>
            <w:noWrap/>
            <w:vAlign w:val="center"/>
          </w:tcPr>
          <w:p w14:paraId="616CE452" w14:textId="46301223" w:rsidR="0035449B" w:rsidRPr="008B25E0" w:rsidRDefault="0035449B" w:rsidP="00E3386F">
            <w:pPr>
              <w:jc w:val="center"/>
              <w:rPr>
                <w:rFonts w:cstheme="minorHAnsi"/>
                <w:sz w:val="18"/>
                <w:szCs w:val="18"/>
                <w:lang w:val="en-US"/>
              </w:rPr>
            </w:pPr>
            <w:r w:rsidRPr="008B25E0">
              <w:rPr>
                <w:rFonts w:cstheme="minorHAnsi"/>
                <w:sz w:val="18"/>
                <w:szCs w:val="18"/>
                <w:lang w:val="en-US"/>
              </w:rPr>
              <w:t>124/281</w:t>
            </w:r>
          </w:p>
        </w:tc>
      </w:tr>
    </w:tbl>
    <w:p w14:paraId="745B033A" w14:textId="4B99F9E9" w:rsidR="008F39CF" w:rsidRPr="00D511EB" w:rsidRDefault="008F39CF" w:rsidP="00E650DB">
      <w:pPr>
        <w:spacing w:line="480" w:lineRule="auto"/>
        <w:rPr>
          <w:rFonts w:eastAsia="Calibri" w:cstheme="minorHAnsi"/>
          <w:sz w:val="18"/>
          <w:szCs w:val="18"/>
          <w:lang w:val="en-US"/>
        </w:rPr>
      </w:pPr>
      <w:r w:rsidRPr="00D511EB">
        <w:rPr>
          <w:rFonts w:eastAsia="Calibri" w:cstheme="minorHAnsi"/>
          <w:sz w:val="18"/>
          <w:szCs w:val="18"/>
          <w:lang w:val="en-US"/>
        </w:rPr>
        <w:t>*In the NMA, date from these groups (DRV/c + TDF/FTC and DRV/</w:t>
      </w:r>
      <w:r w:rsidR="00B450E1">
        <w:rPr>
          <w:rFonts w:eastAsia="Calibri" w:cstheme="minorHAnsi"/>
          <w:sz w:val="18"/>
          <w:szCs w:val="18"/>
          <w:lang w:val="en-US"/>
        </w:rPr>
        <w:t>r</w:t>
      </w:r>
      <w:r w:rsidRPr="00D511EB">
        <w:rPr>
          <w:rFonts w:eastAsia="Calibri" w:cstheme="minorHAnsi"/>
          <w:sz w:val="18"/>
          <w:szCs w:val="18"/>
          <w:lang w:val="en-US"/>
        </w:rPr>
        <w:t xml:space="preserve"> + TDF/FTC) were combined into a single group DRV/b (boosted).</w:t>
      </w:r>
      <w:r w:rsidR="00273AC5">
        <w:rPr>
          <w:rFonts w:eastAsia="Calibri" w:cstheme="minorHAnsi"/>
          <w:sz w:val="18"/>
          <w:szCs w:val="18"/>
          <w:lang w:val="en-US"/>
        </w:rPr>
        <w:t xml:space="preserve"> </w:t>
      </w:r>
      <w:r w:rsidR="00273AC5" w:rsidRPr="00440392">
        <w:rPr>
          <w:rFonts w:ascii="Arial" w:eastAsia="Calibri" w:hAnsi="Arial" w:cs="Arial"/>
          <w:sz w:val="18"/>
          <w:szCs w:val="18"/>
          <w:vertAlign w:val="superscript"/>
          <w:lang w:val="en-US"/>
        </w:rPr>
        <w:t>†</w:t>
      </w:r>
      <w:r w:rsidR="00273AC5">
        <w:rPr>
          <w:rFonts w:eastAsia="Calibri" w:cstheme="minorHAnsi"/>
          <w:sz w:val="18"/>
          <w:szCs w:val="18"/>
          <w:lang w:val="en-US"/>
        </w:rPr>
        <w:t>Median</w:t>
      </w:r>
      <w:r w:rsidR="00086BB4">
        <w:rPr>
          <w:rFonts w:eastAsia="Calibri" w:cstheme="minorHAnsi"/>
          <w:sz w:val="18"/>
          <w:szCs w:val="18"/>
          <w:lang w:val="en-US"/>
        </w:rPr>
        <w:t xml:space="preserve">. ‡Baseline demographics </w:t>
      </w:r>
      <w:r w:rsidR="003873D4">
        <w:rPr>
          <w:rFonts w:eastAsia="Calibri" w:cstheme="minorHAnsi"/>
          <w:sz w:val="18"/>
          <w:szCs w:val="18"/>
          <w:lang w:val="en-US"/>
        </w:rPr>
        <w:t xml:space="preserve">and clinical characteristics </w:t>
      </w:r>
      <w:r w:rsidR="00086BB4">
        <w:rPr>
          <w:rFonts w:eastAsia="Calibri" w:cstheme="minorHAnsi"/>
          <w:sz w:val="18"/>
          <w:szCs w:val="18"/>
          <w:lang w:val="en-US"/>
        </w:rPr>
        <w:t xml:space="preserve">reported for GEMINI-1 and GEMINI-2 pooled population </w:t>
      </w:r>
      <w:r w:rsidR="001E04BC">
        <w:rPr>
          <w:rFonts w:eastAsia="Calibri" w:cstheme="minorHAnsi"/>
          <w:sz w:val="18"/>
          <w:szCs w:val="18"/>
          <w:lang w:val="en-US"/>
        </w:rPr>
        <w:fldChar w:fldCharType="begin">
          <w:fldData xml:space="preserve">PEVuZE5vdGU+PENpdGU+PEF1dGhvcj5DYWhuPC9BdXRob3I+PFllYXI+MjAxODwvWWVhcj48UmVj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</w:fldData>
        </w:fldChar>
      </w:r>
      <w:r w:rsidR="00781AC1">
        <w:rPr>
          <w:rFonts w:eastAsia="Calibri" w:cstheme="minorHAnsi"/>
          <w:sz w:val="18"/>
          <w:szCs w:val="18"/>
          <w:lang w:val="en-US"/>
        </w:rPr>
        <w:instrText xml:space="preserve"> ADDIN EN.CITE </w:instrText>
      </w:r>
      <w:r w:rsidR="00781AC1">
        <w:rPr>
          <w:rFonts w:eastAsia="Calibri" w:cstheme="minorHAnsi"/>
          <w:sz w:val="18"/>
          <w:szCs w:val="18"/>
          <w:lang w:val="en-US"/>
        </w:rPr>
        <w:fldChar w:fldCharType="begin">
          <w:fldData xml:space="preserve">PEVuZE5vdGU+PENpdGU+PEF1dGhvcj5DYWhuPC9BdXRob3I+PFllYXI+MjAxODwvWWVhcj48UmVj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</w:fldData>
        </w:fldChar>
      </w:r>
      <w:r w:rsidR="00781AC1">
        <w:rPr>
          <w:rFonts w:eastAsia="Calibri" w:cstheme="minorHAnsi"/>
          <w:sz w:val="18"/>
          <w:szCs w:val="18"/>
          <w:lang w:val="en-US"/>
        </w:rPr>
        <w:instrText xml:space="preserve"> ADDIN EN.CITE.DATA </w:instrText>
      </w:r>
      <w:r w:rsidR="00781AC1">
        <w:rPr>
          <w:rFonts w:eastAsia="Calibri" w:cstheme="minorHAnsi"/>
          <w:sz w:val="18"/>
          <w:szCs w:val="18"/>
          <w:lang w:val="en-US"/>
        </w:rPr>
      </w:r>
      <w:r w:rsidR="00781AC1">
        <w:rPr>
          <w:rFonts w:eastAsia="Calibri" w:cstheme="minorHAnsi"/>
          <w:sz w:val="18"/>
          <w:szCs w:val="18"/>
          <w:lang w:val="en-US"/>
        </w:rPr>
        <w:fldChar w:fldCharType="end"/>
      </w:r>
      <w:r w:rsidR="001E04BC">
        <w:rPr>
          <w:rFonts w:eastAsia="Calibri" w:cstheme="minorHAnsi"/>
          <w:sz w:val="18"/>
          <w:szCs w:val="18"/>
          <w:lang w:val="en-US"/>
        </w:rPr>
        <w:fldChar w:fldCharType="separate"/>
      </w:r>
      <w:r w:rsidR="00781AC1">
        <w:rPr>
          <w:rFonts w:eastAsia="Calibri" w:cstheme="minorHAnsi"/>
          <w:noProof/>
          <w:sz w:val="18"/>
          <w:szCs w:val="18"/>
          <w:lang w:val="en-US"/>
        </w:rPr>
        <w:t>[4]</w:t>
      </w:r>
      <w:r w:rsidR="001E04BC">
        <w:rPr>
          <w:rFonts w:eastAsia="Calibri" w:cstheme="minorHAnsi"/>
          <w:sz w:val="18"/>
          <w:szCs w:val="18"/>
          <w:lang w:val="en-US"/>
        </w:rPr>
        <w:fldChar w:fldCharType="end"/>
      </w:r>
      <w:r w:rsidR="00086BB4">
        <w:rPr>
          <w:rFonts w:eastAsia="Calibri" w:cstheme="minorHAnsi"/>
          <w:sz w:val="18"/>
          <w:szCs w:val="18"/>
          <w:lang w:val="en-US"/>
        </w:rPr>
        <w:t>.</w:t>
      </w:r>
    </w:p>
    <w:p w14:paraId="0B0A4270" w14:textId="6D723DCC" w:rsidR="00256D94" w:rsidRPr="00D511EB" w:rsidRDefault="00256D94" w:rsidP="00E650DB">
      <w:pPr>
        <w:spacing w:line="480" w:lineRule="auto"/>
        <w:rPr>
          <w:rFonts w:cstheme="minorHAnsi"/>
          <w:sz w:val="18"/>
          <w:szCs w:val="18"/>
          <w:lang w:val="en-US"/>
        </w:rPr>
      </w:pPr>
      <w:r w:rsidRPr="00D511EB">
        <w:rPr>
          <w:rFonts w:eastAsia="Calibri" w:cstheme="minorHAnsi"/>
          <w:sz w:val="18"/>
          <w:szCs w:val="18"/>
          <w:lang w:val="en-US"/>
        </w:rPr>
        <w:lastRenderedPageBreak/>
        <w:t xml:space="preserve">3TC, Lamivudine; ABC, Abacavir; AE, adverse event; BIC, </w:t>
      </w:r>
      <w:proofErr w:type="spellStart"/>
      <w:r w:rsidRPr="00D511EB">
        <w:rPr>
          <w:rFonts w:eastAsia="Calibri" w:cstheme="minorHAnsi"/>
          <w:sz w:val="18"/>
          <w:szCs w:val="18"/>
          <w:lang w:val="en-US"/>
        </w:rPr>
        <w:t>bictegravir</w:t>
      </w:r>
      <w:proofErr w:type="spellEnd"/>
      <w:r w:rsidRPr="00D511EB">
        <w:rPr>
          <w:rFonts w:eastAsia="Calibri" w:cstheme="minorHAnsi"/>
          <w:sz w:val="18"/>
          <w:szCs w:val="18"/>
          <w:lang w:val="en-US"/>
        </w:rPr>
        <w:t xml:space="preserve">; DTG, dolutegravir; </w:t>
      </w:r>
      <w:r w:rsidR="008F39CF" w:rsidRPr="00D511EB">
        <w:rPr>
          <w:rFonts w:eastAsia="Calibri" w:cstheme="minorHAnsi"/>
          <w:sz w:val="18"/>
          <w:szCs w:val="18"/>
          <w:lang w:val="en-US"/>
        </w:rPr>
        <w:t xml:space="preserve">DRV/c, cobicistat -boosted darunavir </w:t>
      </w:r>
      <w:r w:rsidRPr="00D511EB">
        <w:rPr>
          <w:rFonts w:eastAsia="Calibri" w:cstheme="minorHAnsi"/>
          <w:sz w:val="18"/>
          <w:szCs w:val="18"/>
          <w:lang w:val="en-US"/>
        </w:rPr>
        <w:t xml:space="preserve">DRV/r, ritonavir-boosted darunavir; EFV, efavirenz; EVG/c, cobicistat-boosted elvitegravir; HIV, human immunodeficiency virus; FTC, emtricitabine; NMA, network meta-analysis; RAL, </w:t>
      </w:r>
      <w:proofErr w:type="spellStart"/>
      <w:r w:rsidRPr="00D511EB">
        <w:rPr>
          <w:rFonts w:eastAsia="Calibri" w:cstheme="minorHAnsi"/>
          <w:sz w:val="18"/>
          <w:szCs w:val="18"/>
          <w:lang w:val="en-US"/>
        </w:rPr>
        <w:t>raltegravir</w:t>
      </w:r>
      <w:proofErr w:type="spellEnd"/>
      <w:r w:rsidRPr="00D511EB">
        <w:rPr>
          <w:rFonts w:eastAsia="Calibri" w:cstheme="minorHAnsi"/>
          <w:sz w:val="18"/>
          <w:szCs w:val="18"/>
          <w:lang w:val="en-US"/>
        </w:rPr>
        <w:t xml:space="preserve">; RNA, ribonucleic acid; RPV, </w:t>
      </w:r>
      <w:proofErr w:type="spellStart"/>
      <w:r w:rsidRPr="00D511EB">
        <w:rPr>
          <w:rFonts w:eastAsia="Calibri" w:cstheme="minorHAnsi"/>
          <w:sz w:val="18"/>
          <w:szCs w:val="18"/>
          <w:lang w:val="en-US"/>
        </w:rPr>
        <w:t>rilpivirine</w:t>
      </w:r>
      <w:proofErr w:type="spellEnd"/>
      <w:r w:rsidRPr="00D511EB">
        <w:rPr>
          <w:rFonts w:eastAsia="Calibri" w:cstheme="minorHAnsi"/>
          <w:sz w:val="18"/>
          <w:szCs w:val="18"/>
          <w:lang w:val="en-US"/>
        </w:rPr>
        <w:t>; S</w:t>
      </w:r>
      <w:r w:rsidR="0066446A">
        <w:rPr>
          <w:rFonts w:eastAsia="Calibri" w:cstheme="minorHAnsi"/>
          <w:sz w:val="18"/>
          <w:szCs w:val="18"/>
          <w:lang w:val="en-US"/>
        </w:rPr>
        <w:t>AE, serious adverse event; SD,</w:t>
      </w:r>
      <w:r w:rsidRPr="00D511EB">
        <w:rPr>
          <w:rFonts w:eastAsia="Calibri" w:cstheme="minorHAnsi"/>
          <w:sz w:val="18"/>
          <w:szCs w:val="18"/>
          <w:lang w:val="en-US"/>
        </w:rPr>
        <w:t xml:space="preserve"> standard deviation; </w:t>
      </w:r>
      <w:r w:rsidR="008F39CF" w:rsidRPr="00D511EB">
        <w:rPr>
          <w:rFonts w:eastAsia="Calibri" w:cstheme="minorHAnsi"/>
          <w:sz w:val="18"/>
          <w:szCs w:val="18"/>
          <w:lang w:val="en-US"/>
        </w:rPr>
        <w:t>TAF, tenof</w:t>
      </w:r>
      <w:r w:rsidR="00E44693">
        <w:rPr>
          <w:rFonts w:eastAsia="Calibri" w:cstheme="minorHAnsi"/>
          <w:sz w:val="18"/>
          <w:szCs w:val="18"/>
          <w:lang w:val="en-US"/>
        </w:rPr>
        <w:t>o</w:t>
      </w:r>
      <w:r w:rsidR="008F39CF" w:rsidRPr="00D511EB">
        <w:rPr>
          <w:rFonts w:eastAsia="Calibri" w:cstheme="minorHAnsi"/>
          <w:sz w:val="18"/>
          <w:szCs w:val="18"/>
          <w:lang w:val="en-US"/>
        </w:rPr>
        <w:t xml:space="preserve">vir alafenamide; </w:t>
      </w:r>
      <w:r w:rsidRPr="00D511EB">
        <w:rPr>
          <w:rFonts w:eastAsia="Calibri" w:cstheme="minorHAnsi"/>
          <w:sz w:val="18"/>
          <w:szCs w:val="18"/>
          <w:lang w:val="en-US"/>
        </w:rPr>
        <w:t>TDF, tenofovir disoproxil fumarate; VL, viral load; VS, virologic suppression; y, year.</w:t>
      </w:r>
    </w:p>
    <w:p w14:paraId="17B4F69B" w14:textId="77777777" w:rsidR="004E753D" w:rsidRPr="00D511EB" w:rsidRDefault="004E753D">
      <w:pPr>
        <w:spacing w:line="480" w:lineRule="auto"/>
        <w:rPr>
          <w:rFonts w:cstheme="minorHAnsi"/>
          <w:b/>
          <w:lang w:val="en-US"/>
        </w:rPr>
      </w:pPr>
    </w:p>
    <w:p w14:paraId="1B7E7D18" w14:textId="77777777" w:rsidR="00A92E61" w:rsidRPr="00D511EB" w:rsidRDefault="00A92E61">
      <w:pPr>
        <w:spacing w:line="480" w:lineRule="auto"/>
        <w:rPr>
          <w:lang w:val="en-US"/>
        </w:rPr>
        <w:sectPr w:rsidR="00A92E61" w:rsidRPr="00D511EB">
          <w:pgSz w:w="16838" w:h="11906" w:orient="landscape"/>
          <w:pgMar w:top="1701" w:right="1701" w:bottom="1701" w:left="1701" w:header="709" w:footer="709" w:gutter="0"/>
          <w:cols w:space="708"/>
          <w:docGrid w:linePitch="360"/>
        </w:sectPr>
      </w:pPr>
    </w:p>
    <w:p w14:paraId="5E91BBF9" w14:textId="478EF96D" w:rsidR="00A92E61" w:rsidRPr="00D511EB" w:rsidRDefault="00301F00">
      <w:pPr>
        <w:spacing w:line="240" w:lineRule="auto"/>
        <w:rPr>
          <w:rFonts w:cstheme="minorHAnsi"/>
          <w:b/>
          <w:szCs w:val="18"/>
          <w:lang w:val="en-US"/>
        </w:rPr>
      </w:pPr>
      <w:r w:rsidRPr="00D511EB">
        <w:rPr>
          <w:rFonts w:cstheme="minorHAnsi"/>
          <w:b/>
          <w:szCs w:val="18"/>
          <w:lang w:val="en-US"/>
        </w:rPr>
        <w:lastRenderedPageBreak/>
        <w:t>Supplementary Table</w:t>
      </w:r>
      <w:r w:rsidR="00E650DB">
        <w:rPr>
          <w:rFonts w:cstheme="minorHAnsi"/>
          <w:b/>
          <w:szCs w:val="18"/>
          <w:lang w:val="en-US"/>
        </w:rPr>
        <w:t xml:space="preserve"> </w:t>
      </w:r>
      <w:r w:rsidRPr="00D511EB">
        <w:rPr>
          <w:rFonts w:cstheme="minorHAnsi"/>
          <w:b/>
          <w:szCs w:val="18"/>
          <w:lang w:val="en-US"/>
        </w:rPr>
        <w:t>3</w:t>
      </w:r>
      <w:r w:rsidR="00E650DB">
        <w:rPr>
          <w:rFonts w:cstheme="minorHAnsi"/>
          <w:b/>
          <w:szCs w:val="18"/>
          <w:lang w:val="en-US"/>
        </w:rPr>
        <w:t>.</w:t>
      </w:r>
      <w:r w:rsidRPr="00D511EB">
        <w:rPr>
          <w:rFonts w:cstheme="minorHAnsi"/>
          <w:b/>
          <w:szCs w:val="18"/>
          <w:lang w:val="en-US"/>
        </w:rPr>
        <w:t xml:space="preserve"> EPHPP quality assessment ratings (1: strong; 2: moderate; 3: weak) for the 1</w:t>
      </w:r>
      <w:r w:rsidR="00682C77">
        <w:rPr>
          <w:rFonts w:cstheme="minorHAnsi"/>
          <w:b/>
          <w:szCs w:val="18"/>
          <w:lang w:val="en-US"/>
        </w:rPr>
        <w:t>4</w:t>
      </w:r>
      <w:r w:rsidRPr="00D511EB">
        <w:rPr>
          <w:rFonts w:cstheme="minorHAnsi"/>
          <w:b/>
          <w:szCs w:val="18"/>
          <w:lang w:val="en-US"/>
        </w:rPr>
        <w:t xml:space="preserve"> studies included in the NMA</w:t>
      </w:r>
    </w:p>
    <w:tbl>
      <w:tblPr>
        <w:tblStyle w:val="LightList-Accent1215"/>
        <w:tblW w:w="6248" w:type="pct"/>
        <w:tblInd w:w="-7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3"/>
        <w:gridCol w:w="1050"/>
        <w:gridCol w:w="1050"/>
        <w:gridCol w:w="1311"/>
        <w:gridCol w:w="1050"/>
        <w:gridCol w:w="1050"/>
        <w:gridCol w:w="1301"/>
        <w:gridCol w:w="1262"/>
      </w:tblGrid>
      <w:tr w:rsidR="005F7122" w:rsidRPr="00D511EB" w14:paraId="05876DC8" w14:textId="77777777" w:rsidTr="009D08E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65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53522" w14:textId="77777777" w:rsidR="00A92E61" w:rsidRPr="00E650D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color w:val="auto"/>
                <w:sz w:val="18"/>
                <w:szCs w:val="18"/>
              </w:rPr>
            </w:pPr>
            <w:r w:rsidRPr="00E650DB">
              <w:rPr>
                <w:rFonts w:cstheme="minorHAnsi"/>
                <w:color w:val="auto"/>
                <w:sz w:val="18"/>
                <w:szCs w:val="18"/>
              </w:rPr>
              <w:t>Study (Source)</w:t>
            </w:r>
          </w:p>
        </w:tc>
        <w:tc>
          <w:tcPr>
            <w:tcW w:w="4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F342A46" w14:textId="77777777" w:rsidR="00A92E61" w:rsidRPr="00E650DB" w:rsidRDefault="00301F00" w:rsidP="00E650DB">
            <w:pPr>
              <w:spacing w:line="480" w:lineRule="auto"/>
              <w:ind w:left="-15" w:firstLine="1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auto"/>
                <w:sz w:val="18"/>
                <w:szCs w:val="18"/>
              </w:rPr>
            </w:pPr>
            <w:r w:rsidRPr="00E650DB">
              <w:rPr>
                <w:rFonts w:cstheme="minorHAnsi"/>
                <w:color w:val="auto"/>
                <w:sz w:val="18"/>
                <w:szCs w:val="18"/>
              </w:rPr>
              <w:t>Selection bias</w:t>
            </w:r>
          </w:p>
        </w:tc>
        <w:tc>
          <w:tcPr>
            <w:tcW w:w="4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F469FDD" w14:textId="77777777" w:rsidR="00A92E61" w:rsidRPr="00E650DB" w:rsidRDefault="00301F00" w:rsidP="00E650DB">
            <w:pPr>
              <w:spacing w:line="480" w:lineRule="auto"/>
              <w:ind w:left="-15" w:firstLine="1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auto"/>
                <w:sz w:val="18"/>
                <w:szCs w:val="18"/>
              </w:rPr>
            </w:pPr>
            <w:r w:rsidRPr="00E650DB">
              <w:rPr>
                <w:rFonts w:cstheme="minorHAnsi"/>
                <w:color w:val="auto"/>
                <w:sz w:val="18"/>
                <w:szCs w:val="18"/>
              </w:rPr>
              <w:t>Study design</w:t>
            </w:r>
          </w:p>
        </w:tc>
        <w:tc>
          <w:tcPr>
            <w:tcW w:w="6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36FB25B" w14:textId="77777777" w:rsidR="00A92E61" w:rsidRPr="00E650DB" w:rsidRDefault="00301F00" w:rsidP="00E650DB">
            <w:pPr>
              <w:spacing w:line="480" w:lineRule="auto"/>
              <w:ind w:left="-15" w:firstLine="1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auto"/>
                <w:sz w:val="18"/>
                <w:szCs w:val="18"/>
              </w:rPr>
            </w:pPr>
            <w:r w:rsidRPr="00E650DB">
              <w:rPr>
                <w:rFonts w:cstheme="minorHAnsi"/>
                <w:color w:val="auto"/>
                <w:sz w:val="18"/>
                <w:szCs w:val="18"/>
              </w:rPr>
              <w:t>Confounders</w:t>
            </w:r>
          </w:p>
        </w:tc>
        <w:tc>
          <w:tcPr>
            <w:tcW w:w="4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1A3B6E" w14:textId="77777777" w:rsidR="00A92E61" w:rsidRPr="00E650DB" w:rsidRDefault="00301F00" w:rsidP="00E650DB">
            <w:pPr>
              <w:spacing w:line="480" w:lineRule="auto"/>
              <w:ind w:left="-15" w:right="-30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auto"/>
                <w:sz w:val="18"/>
                <w:szCs w:val="18"/>
              </w:rPr>
            </w:pPr>
            <w:r w:rsidRPr="00E650DB">
              <w:rPr>
                <w:rFonts w:cstheme="minorHAnsi"/>
                <w:color w:val="auto"/>
                <w:sz w:val="18"/>
                <w:szCs w:val="18"/>
              </w:rPr>
              <w:t>Blinding</w:t>
            </w:r>
          </w:p>
        </w:tc>
        <w:tc>
          <w:tcPr>
            <w:tcW w:w="4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66B3DE" w14:textId="77777777" w:rsidR="00A92E61" w:rsidRPr="00E650DB" w:rsidRDefault="00301F00" w:rsidP="00E650DB">
            <w:pPr>
              <w:spacing w:line="480" w:lineRule="auto"/>
              <w:ind w:left="-15" w:firstLine="1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auto"/>
                <w:sz w:val="18"/>
                <w:szCs w:val="18"/>
              </w:rPr>
            </w:pPr>
            <w:r w:rsidRPr="00E650DB">
              <w:rPr>
                <w:rFonts w:cstheme="minorHAnsi"/>
                <w:color w:val="auto"/>
                <w:sz w:val="18"/>
                <w:szCs w:val="18"/>
              </w:rPr>
              <w:t>Data collection method</w:t>
            </w:r>
          </w:p>
        </w:tc>
        <w:tc>
          <w:tcPr>
            <w:tcW w:w="6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0F1B60" w14:textId="77777777" w:rsidR="00A92E61" w:rsidRPr="00E650DB" w:rsidRDefault="00301F00" w:rsidP="00E650DB">
            <w:pPr>
              <w:spacing w:line="480" w:lineRule="auto"/>
              <w:ind w:left="-15" w:firstLine="1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auto"/>
                <w:sz w:val="18"/>
                <w:szCs w:val="18"/>
              </w:rPr>
            </w:pPr>
            <w:r w:rsidRPr="00E650DB">
              <w:rPr>
                <w:rFonts w:cstheme="minorHAnsi"/>
                <w:color w:val="auto"/>
                <w:sz w:val="18"/>
                <w:szCs w:val="18"/>
              </w:rPr>
              <w:t>Withdrawals and dropout</w:t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D99EF8B" w14:textId="77777777" w:rsidR="00A92E61" w:rsidRPr="00E650DB" w:rsidRDefault="00301F00" w:rsidP="00E650DB">
            <w:pPr>
              <w:spacing w:line="480" w:lineRule="auto"/>
              <w:ind w:left="-15" w:firstLine="15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auto"/>
                <w:sz w:val="18"/>
                <w:szCs w:val="18"/>
              </w:rPr>
            </w:pPr>
            <w:r w:rsidRPr="00E650DB">
              <w:rPr>
                <w:rFonts w:cstheme="minorHAnsi"/>
                <w:color w:val="auto"/>
                <w:sz w:val="18"/>
                <w:szCs w:val="18"/>
              </w:rPr>
              <w:t>Global rating</w:t>
            </w:r>
          </w:p>
        </w:tc>
      </w:tr>
      <w:tr w:rsidR="005F7122" w:rsidRPr="00D511EB" w14:paraId="32DDA041" w14:textId="77777777" w:rsidTr="009D08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tcBorders>
              <w:top w:val="single" w:sz="4" w:space="0" w:color="auto"/>
              <w:left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378B53AB" w14:textId="4AD44517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AMBER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Fcm9uPC9BdXRob3I+PFllYXI+MjAxODwvWWVhcj48UmVj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Fcm9uPC9BdXRob3I+PFllYXI+MjAxODwvWWVhcj48UmVj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1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single" w:sz="4" w:space="0" w:color="auto"/>
              <w:bottom w:val="none" w:sz="0" w:space="0" w:color="auto"/>
            </w:tcBorders>
            <w:noWrap/>
            <w:vAlign w:val="center"/>
          </w:tcPr>
          <w:p w14:paraId="7715A1EE" w14:textId="5A0103BD" w:rsidR="00A92E61" w:rsidRPr="00D511EB" w:rsidRDefault="00337EF9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single" w:sz="4" w:space="0" w:color="auto"/>
              <w:bottom w:val="none" w:sz="0" w:space="0" w:color="auto"/>
            </w:tcBorders>
            <w:noWrap/>
            <w:vAlign w:val="center"/>
          </w:tcPr>
          <w:p w14:paraId="13F22D5C" w14:textId="73F951E2" w:rsidR="00A92E61" w:rsidRPr="00D511EB" w:rsidRDefault="00337EF9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4CC2ECAD" w14:textId="3EC73E57" w:rsidR="00A92E61" w:rsidRPr="00D511EB" w:rsidRDefault="00337EF9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6CFE82E9" w14:textId="7CAF7787" w:rsidR="00A92E61" w:rsidRPr="00D511EB" w:rsidRDefault="00337EF9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7AF10B38" w14:textId="728973C5" w:rsidR="00A92E61" w:rsidRPr="00D511EB" w:rsidRDefault="00337EF9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0C4856D0" w14:textId="1E2B44FB" w:rsidR="00A92E61" w:rsidRPr="00D511EB" w:rsidRDefault="00337EF9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tcBorders>
              <w:top w:val="single" w:sz="4" w:space="0" w:color="auto"/>
              <w:bottom w:val="none" w:sz="0" w:space="0" w:color="auto"/>
              <w:right w:val="none" w:sz="0" w:space="0" w:color="auto"/>
            </w:tcBorders>
            <w:noWrap/>
            <w:vAlign w:val="center"/>
          </w:tcPr>
          <w:p w14:paraId="4E371997" w14:textId="7D0200C2" w:rsidR="00A92E61" w:rsidRPr="00D511EB" w:rsidRDefault="00337EF9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10B113D7" w14:textId="77777777" w:rsidTr="009D08E9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noWrap/>
            <w:vAlign w:val="center"/>
            <w:hideMark/>
          </w:tcPr>
          <w:p w14:paraId="7B59B4C0" w14:textId="145AB6E4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ECHO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Nb2xpbmE8L0F1dGhvcj48WWVhcj4yMDExPC9ZZWFyPjxS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Nb2xpbmE8L0F1dGhvcj48WWVhcj4yMDExPC9ZZWFyPjxS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2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noWrap/>
            <w:vAlign w:val="center"/>
          </w:tcPr>
          <w:p w14:paraId="3B783378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noWrap/>
            <w:vAlign w:val="center"/>
          </w:tcPr>
          <w:p w14:paraId="0D5B570B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vAlign w:val="center"/>
          </w:tcPr>
          <w:p w14:paraId="0426E950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63D14AE6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6F33332B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vAlign w:val="center"/>
          </w:tcPr>
          <w:p w14:paraId="1A3EDBC1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noWrap/>
            <w:vAlign w:val="center"/>
          </w:tcPr>
          <w:p w14:paraId="78813A93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 w:rsidRPr="00D511EB"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2A7BA8CF" w14:textId="77777777" w:rsidTr="009D08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7452CB16" w14:textId="17127253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FLAMINGO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bG90ZXQ8L0F1dGhvcj48WWVhcj4yMDE0PC9ZZWFyPjxS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bG90ZXQ8L0F1dGhvcj48WWVhcj4yMDE0PC9ZZWFyPjxS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3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745FCBC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42FD87F2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3552BFA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584E039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59AD2B6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F924816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noWrap/>
            <w:vAlign w:val="center"/>
          </w:tcPr>
          <w:p w14:paraId="59E46821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 w:rsidRPr="00D511EB">
              <w:rPr>
                <w:rFonts w:cstheme="minorHAnsi"/>
                <w:b/>
                <w:sz w:val="18"/>
                <w:szCs w:val="18"/>
              </w:rPr>
              <w:t>2</w:t>
            </w:r>
          </w:p>
        </w:tc>
      </w:tr>
      <w:tr w:rsidR="005F7122" w:rsidRPr="00D511EB" w14:paraId="60057232" w14:textId="77777777" w:rsidTr="009D08E9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noWrap/>
            <w:vAlign w:val="center"/>
            <w:hideMark/>
          </w:tcPr>
          <w:p w14:paraId="6507D979" w14:textId="089B4092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GEMINI-I and GEMINI-II</w:t>
            </w:r>
            <w:r w:rsidR="00616261">
              <w:rPr>
                <w:rFonts w:cstheme="minorHAnsi"/>
                <w:sz w:val="18"/>
                <w:szCs w:val="18"/>
              </w:rPr>
              <w:t xml:space="preserve"> </w:t>
            </w:r>
            <w:r w:rsidR="00256D94"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YWhuPC9BdXRob3I+PFllYXI+MjAxODwvWWVhcj48UmVj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YWhuPC9BdXRob3I+PFllYXI+MjAxODwvWWVhcj48UmVj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="00256D94"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4]</w:t>
            </w:r>
            <w:r w:rsidR="00256D94"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noWrap/>
            <w:vAlign w:val="center"/>
          </w:tcPr>
          <w:p w14:paraId="792EF3B6" w14:textId="50E41FCA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noWrap/>
            <w:vAlign w:val="center"/>
          </w:tcPr>
          <w:p w14:paraId="19487785" w14:textId="5AA47866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vAlign w:val="center"/>
          </w:tcPr>
          <w:p w14:paraId="0C1DDA19" w14:textId="72ABD018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7044AE12" w14:textId="445B3044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15D6E333" w14:textId="79576ACE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vAlign w:val="center"/>
          </w:tcPr>
          <w:p w14:paraId="6FD6DC56" w14:textId="29A95354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noWrap/>
            <w:vAlign w:val="center"/>
          </w:tcPr>
          <w:p w14:paraId="20CFD404" w14:textId="5FEE85F8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1B55A357" w14:textId="77777777" w:rsidTr="009D08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4BFAD2B6" w14:textId="4723744F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GS-US-236-0102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Xg8L0F1dGhvcj48WWVhcj4yMDEyPC9ZZWFyPjxSZWNO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Xg8L0F1dGhvcj48WWVhcj4yMDEyPC9ZZWFyPjxSZWNO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6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0727531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206DA46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BF0AAD7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AD6B3E0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9BF73F1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0CF96AE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noWrap/>
            <w:vAlign w:val="center"/>
          </w:tcPr>
          <w:p w14:paraId="06D4588C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 w:rsidRPr="00D511EB"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538DA9A7" w14:textId="77777777" w:rsidTr="009D08E9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noWrap/>
            <w:vAlign w:val="center"/>
            <w:hideMark/>
          </w:tcPr>
          <w:p w14:paraId="3F680816" w14:textId="78D07CB2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GS-US-292-0104/0111 </w:t>
            </w:r>
            <w:r w:rsidR="00256D94"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Xg8L0F1dGhvcj48WWVhcj4yMDE1PC9ZZWFyPjxSZWNO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=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Xg8L0F1dGhvcj48WWVhcj4yMDE1PC9ZZWFyPjxSZWNO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=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="00256D94"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8]</w:t>
            </w:r>
            <w:r w:rsidR="00256D94"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noWrap/>
            <w:vAlign w:val="center"/>
          </w:tcPr>
          <w:p w14:paraId="150B18C6" w14:textId="5C966DBC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noWrap/>
            <w:vAlign w:val="center"/>
          </w:tcPr>
          <w:p w14:paraId="65C2232B" w14:textId="11FC9BB1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vAlign w:val="center"/>
          </w:tcPr>
          <w:p w14:paraId="63CC0E26" w14:textId="22ED9956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2647A65E" w14:textId="10204F63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25C62078" w14:textId="429245F5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vAlign w:val="center"/>
          </w:tcPr>
          <w:p w14:paraId="3CD85789" w14:textId="00929C4D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noWrap/>
            <w:vAlign w:val="center"/>
          </w:tcPr>
          <w:p w14:paraId="52A30899" w14:textId="1382F6B7" w:rsidR="00A92E61" w:rsidRPr="00D511EB" w:rsidRDefault="00337EF9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77FC9BCD" w14:textId="77777777" w:rsidTr="009D08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7CB23DDC" w14:textId="6823B1D7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GS-US-380-1489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HYWxsYW50PC9BdXRob3I+PFllYXI+MjAxNzwvWWVhcj48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HYWxsYW50PC9BdXRob3I+PFllYXI+MjAxNzwvWWVhcj48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9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CFC2B17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510DE919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DB43276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5008C32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10F1DE7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BFAE22F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noWrap/>
            <w:vAlign w:val="center"/>
          </w:tcPr>
          <w:p w14:paraId="42C418EA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 w:rsidRPr="00D511EB"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0D8E5BB0" w14:textId="77777777" w:rsidTr="009D08E9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noWrap/>
            <w:vAlign w:val="center"/>
            <w:hideMark/>
          </w:tcPr>
          <w:p w14:paraId="30F1FCA9" w14:textId="54E63B00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GS-US-380-1490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Xg8L0F1dGhvcj48WWVhcj4yMDE3PC9ZZWFyPjxSZWNO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TYXg8L0F1dGhvcj48WWVhcj4yMDE3PC9ZZWFyPjxSZWNO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10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noWrap/>
            <w:vAlign w:val="center"/>
          </w:tcPr>
          <w:p w14:paraId="4E76BC88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noWrap/>
            <w:vAlign w:val="center"/>
          </w:tcPr>
          <w:p w14:paraId="3C2B7EC7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vAlign w:val="center"/>
          </w:tcPr>
          <w:p w14:paraId="6BAB7C2C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2CC782B2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7CEDB0EA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vAlign w:val="center"/>
          </w:tcPr>
          <w:p w14:paraId="45A9016F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noWrap/>
            <w:vAlign w:val="center"/>
          </w:tcPr>
          <w:p w14:paraId="7FA8E60C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 w:rsidRPr="00D511EB"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4597169F" w14:textId="77777777" w:rsidTr="009D08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29603632" w14:textId="4439AA32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SINGLE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YWxtc2xleTwvQXV0aG9yPjxZZWFyPjIwMTM8L1llYXI+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YWxtc2xleTwvQXV0aG9yPjxZZWFyPjIwMTM8L1llYXI+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12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6B0BEC09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436B073C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C016D46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DCA0685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A691255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BF0FD94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noWrap/>
            <w:vAlign w:val="center"/>
          </w:tcPr>
          <w:p w14:paraId="073CE12C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 w:rsidRPr="00D511EB"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443C22A6" w14:textId="77777777" w:rsidTr="009D08E9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noWrap/>
            <w:vAlign w:val="center"/>
            <w:hideMark/>
          </w:tcPr>
          <w:p w14:paraId="504BB019" w14:textId="6DA3DAF6" w:rsidR="00A92E61" w:rsidRPr="00D511EB" w:rsidRDefault="00301F00" w:rsidP="00E650DB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 xml:space="preserve">SPRING-2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YWZmaTwvQXV0aG9yPjxZZWFyPjIwMTM8L1llYXI+PFJl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YWZmaTwvQXV0aG9yPjxZZWFyPjIwMTM8L1llYXI+PFJl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13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noWrap/>
            <w:vAlign w:val="center"/>
          </w:tcPr>
          <w:p w14:paraId="02AF7CDD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494" w:type="pct"/>
            <w:noWrap/>
            <w:vAlign w:val="center"/>
          </w:tcPr>
          <w:p w14:paraId="2155CC3B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vAlign w:val="center"/>
          </w:tcPr>
          <w:p w14:paraId="7388B1C6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5E18EE91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vAlign w:val="center"/>
          </w:tcPr>
          <w:p w14:paraId="7D851168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vAlign w:val="center"/>
          </w:tcPr>
          <w:p w14:paraId="74F9AFB9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noWrap/>
            <w:vAlign w:val="center"/>
          </w:tcPr>
          <w:p w14:paraId="29D7509B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 w:rsidRPr="00D511EB"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  <w:tr w:rsidR="005F7122" w:rsidRPr="00D511EB" w14:paraId="48917F35" w14:textId="77777777" w:rsidTr="00D61F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noWrap/>
            <w:vAlign w:val="center"/>
            <w:hideMark/>
          </w:tcPr>
          <w:p w14:paraId="6896B6E5" w14:textId="562FBD98" w:rsidR="00A92E61" w:rsidRPr="00D511EB" w:rsidRDefault="00301F00" w:rsidP="009D08E9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proofErr w:type="spellStart"/>
            <w:r w:rsidRPr="00D511EB">
              <w:rPr>
                <w:rFonts w:cstheme="minorHAnsi"/>
                <w:sz w:val="18"/>
                <w:szCs w:val="18"/>
              </w:rPr>
              <w:t>STaR</w:t>
            </w:r>
            <w:proofErr w:type="spellEnd"/>
            <w:r w:rsidRPr="00D511EB">
              <w:rPr>
                <w:rFonts w:cstheme="minorHAnsi"/>
                <w:sz w:val="18"/>
                <w:szCs w:val="18"/>
              </w:rPr>
              <w:t xml:space="preserve"> (GS-US-264-0110) </w:t>
            </w:r>
            <w:r w:rsidRPr="00D511E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b2hlbjwvQXV0aG9yPjxZZWFyPjIwMTQ8L1llYXI+PFJl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b2hlbjwvQXV0aG9yPjxZZWFyPjIwMTQ8L1llYXI+PFJl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Pr="00D511EB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14]</w:t>
            </w:r>
            <w:r w:rsidRPr="00D511EB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78F35C49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noWrap/>
            <w:vAlign w:val="center"/>
          </w:tcPr>
          <w:p w14:paraId="2B284858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36C1A21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5334CBD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494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C13C5F4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D9DEC91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511E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noWrap/>
            <w:vAlign w:val="center"/>
          </w:tcPr>
          <w:p w14:paraId="0E896918" w14:textId="77777777" w:rsidR="00A92E61" w:rsidRPr="00D511EB" w:rsidRDefault="00301F00" w:rsidP="00E650DB">
            <w:pPr>
              <w:spacing w:line="480" w:lineRule="auto"/>
              <w:ind w:left="-1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 w:rsidRPr="00D511EB">
              <w:rPr>
                <w:rFonts w:cstheme="minorHAnsi"/>
                <w:b/>
                <w:sz w:val="18"/>
                <w:szCs w:val="18"/>
              </w:rPr>
              <w:t>2</w:t>
            </w:r>
          </w:p>
        </w:tc>
      </w:tr>
      <w:tr w:rsidR="00D61FE7" w:rsidRPr="00D511EB" w14:paraId="2CA6FA48" w14:textId="77777777" w:rsidTr="009D08E9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" w:type="pct"/>
            <w:tcBorders>
              <w:bottom w:val="single" w:sz="4" w:space="0" w:color="auto"/>
            </w:tcBorders>
            <w:noWrap/>
            <w:vAlign w:val="center"/>
          </w:tcPr>
          <w:p w14:paraId="7522885B" w14:textId="01064C68" w:rsidR="00D61FE7" w:rsidRPr="00D511EB" w:rsidRDefault="005F0071" w:rsidP="009D08E9">
            <w:pPr>
              <w:spacing w:line="480" w:lineRule="auto"/>
              <w:ind w:left="-15" w:right="-219" w:firstLine="15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TARTMRK</w:t>
            </w:r>
            <w:r w:rsidR="00616261">
              <w:rPr>
                <w:rFonts w:cstheme="minorHAnsi"/>
                <w:sz w:val="18"/>
                <w:szCs w:val="18"/>
              </w:rPr>
              <w:t xml:space="preserve"> </w:t>
            </w:r>
            <w:r w:rsidR="001E04B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ZW5ub3g8L0F1dGhvcj48WWVhcj4yMDA5PC9ZZWFyPjxS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781AC1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ZW5ub3g8L0F1dGhvcj48WWVhcj4yMDA5PC9ZZWFyPjxS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</w:fldData>
              </w:fldChar>
            </w:r>
            <w:r w:rsidR="00781AC1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781AC1">
              <w:rPr>
                <w:rFonts w:cstheme="minorHAnsi"/>
                <w:sz w:val="18"/>
                <w:szCs w:val="18"/>
              </w:rPr>
            </w:r>
            <w:r w:rsidR="00781AC1">
              <w:rPr>
                <w:rFonts w:cstheme="minorHAnsi"/>
                <w:sz w:val="18"/>
                <w:szCs w:val="18"/>
              </w:rPr>
              <w:fldChar w:fldCharType="end"/>
            </w:r>
            <w:r w:rsidR="001E04BC">
              <w:rPr>
                <w:rFonts w:cstheme="minorHAnsi"/>
                <w:sz w:val="18"/>
                <w:szCs w:val="18"/>
              </w:rPr>
              <w:fldChar w:fldCharType="separate"/>
            </w:r>
            <w:r w:rsidR="00781AC1">
              <w:rPr>
                <w:rFonts w:cstheme="minorHAnsi"/>
                <w:noProof/>
                <w:sz w:val="18"/>
                <w:szCs w:val="18"/>
              </w:rPr>
              <w:t>[16]</w:t>
            </w:r>
            <w:r w:rsidR="001E04BC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bottom w:val="single" w:sz="4" w:space="0" w:color="auto"/>
            </w:tcBorders>
            <w:noWrap/>
            <w:vAlign w:val="center"/>
          </w:tcPr>
          <w:p w14:paraId="48D5F7B4" w14:textId="67575BDF" w:rsidR="00D61FE7" w:rsidRPr="00D511EB" w:rsidRDefault="005F0071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bottom w:val="single" w:sz="4" w:space="0" w:color="auto"/>
            </w:tcBorders>
            <w:noWrap/>
            <w:vAlign w:val="center"/>
          </w:tcPr>
          <w:p w14:paraId="538C9CEA" w14:textId="1D6C7053" w:rsidR="00D61FE7" w:rsidRPr="00D511EB" w:rsidRDefault="005F0071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7" w:type="pct"/>
            <w:tcBorders>
              <w:bottom w:val="single" w:sz="4" w:space="0" w:color="auto"/>
            </w:tcBorders>
            <w:vAlign w:val="center"/>
          </w:tcPr>
          <w:p w14:paraId="546CA5C2" w14:textId="641DF2B9" w:rsidR="00D61FE7" w:rsidRPr="00D511EB" w:rsidRDefault="005F0071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bottom w:val="single" w:sz="4" w:space="0" w:color="auto"/>
            </w:tcBorders>
            <w:vAlign w:val="center"/>
          </w:tcPr>
          <w:p w14:paraId="671FDAC4" w14:textId="6BF5837D" w:rsidR="00D61FE7" w:rsidRPr="00D511EB" w:rsidRDefault="005F0071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494" w:type="pct"/>
            <w:tcBorders>
              <w:bottom w:val="single" w:sz="4" w:space="0" w:color="auto"/>
            </w:tcBorders>
            <w:vAlign w:val="center"/>
          </w:tcPr>
          <w:p w14:paraId="4C18827F" w14:textId="44C23BE9" w:rsidR="00D61FE7" w:rsidRPr="00D511EB" w:rsidRDefault="005F0071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612" w:type="pct"/>
            <w:tcBorders>
              <w:bottom w:val="single" w:sz="4" w:space="0" w:color="auto"/>
            </w:tcBorders>
            <w:vAlign w:val="center"/>
          </w:tcPr>
          <w:p w14:paraId="63530E30" w14:textId="6A8129E4" w:rsidR="00D61FE7" w:rsidRPr="00D511EB" w:rsidRDefault="005F0071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94" w:type="pct"/>
            <w:tcBorders>
              <w:bottom w:val="single" w:sz="4" w:space="0" w:color="auto"/>
            </w:tcBorders>
            <w:noWrap/>
            <w:vAlign w:val="center"/>
          </w:tcPr>
          <w:p w14:paraId="04542F4B" w14:textId="7830FE45" w:rsidR="00D61FE7" w:rsidRPr="00D511EB" w:rsidRDefault="005F0071" w:rsidP="00E650DB">
            <w:pPr>
              <w:spacing w:line="480" w:lineRule="auto"/>
              <w:ind w:left="-1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</w:rPr>
            </w:pPr>
            <w:r>
              <w:rPr>
                <w:rFonts w:cstheme="minorHAnsi"/>
                <w:b/>
                <w:sz w:val="18"/>
                <w:szCs w:val="18"/>
              </w:rPr>
              <w:t>1</w:t>
            </w:r>
          </w:p>
        </w:tc>
      </w:tr>
    </w:tbl>
    <w:p w14:paraId="10C9E4A8" w14:textId="77777777" w:rsidR="00A92E61" w:rsidRPr="00D511EB" w:rsidRDefault="00301F00">
      <w:pPr>
        <w:spacing w:line="240" w:lineRule="auto"/>
        <w:rPr>
          <w:rFonts w:cstheme="minorHAnsi"/>
          <w:sz w:val="18"/>
          <w:szCs w:val="18"/>
          <w:lang w:val="en-US"/>
        </w:rPr>
      </w:pPr>
      <w:r w:rsidRPr="00D511EB">
        <w:rPr>
          <w:rFonts w:eastAsia="Calibri" w:cstheme="minorHAnsi"/>
          <w:sz w:val="18"/>
          <w:szCs w:val="18"/>
          <w:lang w:val="en-US"/>
        </w:rPr>
        <w:t>EPHPP, Effective Public Health Practice Project Quality Assessment; NMA, network meta-analysis.</w:t>
      </w:r>
    </w:p>
    <w:p w14:paraId="4C022C06" w14:textId="07319AE5" w:rsidR="00781AC1" w:rsidRDefault="00781AC1">
      <w:pPr>
        <w:rPr>
          <w:lang w:val="en-US"/>
        </w:rPr>
      </w:pPr>
      <w:r>
        <w:rPr>
          <w:lang w:val="en-US"/>
        </w:rPr>
        <w:br w:type="page"/>
      </w:r>
    </w:p>
    <w:p w14:paraId="17A58781" w14:textId="03C3BCE0" w:rsidR="00781AC1" w:rsidRPr="00781AC1" w:rsidRDefault="00781AC1" w:rsidP="005079BA">
      <w:pPr>
        <w:spacing w:line="480" w:lineRule="auto"/>
        <w:rPr>
          <w:b/>
          <w:lang w:val="en-US"/>
        </w:rPr>
      </w:pPr>
      <w:bookmarkStart w:id="0" w:name="_GoBack"/>
      <w:bookmarkEnd w:id="0"/>
      <w:r w:rsidRPr="00781AC1">
        <w:rPr>
          <w:b/>
          <w:lang w:val="en-US"/>
        </w:rPr>
        <w:lastRenderedPageBreak/>
        <w:t>References</w:t>
      </w:r>
    </w:p>
    <w:p w14:paraId="10F9B2DD" w14:textId="77777777" w:rsidR="00781AC1" w:rsidRPr="00781AC1" w:rsidRDefault="00781AC1" w:rsidP="00781AC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81AC1">
        <w:t>1.</w:t>
      </w:r>
      <w:r w:rsidRPr="00781AC1">
        <w:tab/>
        <w:t>Eron JJ, Orkin C, Gallant J, Molina JM, Negredo E, Antinori A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A week-48 randomized phase-3 trial of darunavir/cobicistat/emtricitabine/tenofovir alafenamide in treatment-naive HIV-1 patients</w:t>
      </w:r>
      <w:r w:rsidRPr="00781AC1">
        <w:t xml:space="preserve">. </w:t>
      </w:r>
      <w:r w:rsidRPr="00781AC1">
        <w:rPr>
          <w:i/>
        </w:rPr>
        <w:t xml:space="preserve">AIDS </w:t>
      </w:r>
      <w:r w:rsidRPr="00781AC1">
        <w:t xml:space="preserve">2018; </w:t>
      </w:r>
      <w:r w:rsidRPr="00781AC1">
        <w:rPr>
          <w:b/>
        </w:rPr>
        <w:t>32</w:t>
      </w:r>
      <w:r w:rsidRPr="00781AC1">
        <w:t>:1431–1442.</w:t>
      </w:r>
    </w:p>
    <w:p w14:paraId="6FFF940A" w14:textId="77777777" w:rsidR="00781AC1" w:rsidRPr="00781AC1" w:rsidRDefault="00781AC1" w:rsidP="00781AC1">
      <w:pPr>
        <w:pStyle w:val="EndNoteBibliography"/>
        <w:ind w:left="720" w:hanging="720"/>
      </w:pPr>
      <w:r w:rsidRPr="00781AC1">
        <w:t>2.</w:t>
      </w:r>
      <w:r w:rsidRPr="00781AC1">
        <w:tab/>
        <w:t>Molina JM, Cahn P, Grinsztejn B, Lazzarin A, Mills A, Saag M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Rilpivirine versus efavirenz with tenofovir and emtricitabine in treatment-naive adults infected with HIV-1 (ECHO): a phase 3 randomised double-blind active-controlled trial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11; </w:t>
      </w:r>
      <w:r w:rsidRPr="00781AC1">
        <w:rPr>
          <w:b/>
        </w:rPr>
        <w:t>378</w:t>
      </w:r>
      <w:r w:rsidRPr="00781AC1">
        <w:t>:238–246.</w:t>
      </w:r>
    </w:p>
    <w:p w14:paraId="2D5E93DA" w14:textId="77777777" w:rsidR="00781AC1" w:rsidRPr="00781AC1" w:rsidRDefault="00781AC1" w:rsidP="00781AC1">
      <w:pPr>
        <w:pStyle w:val="EndNoteBibliography"/>
        <w:ind w:left="720" w:hanging="720"/>
      </w:pPr>
      <w:r w:rsidRPr="00781AC1">
        <w:t>3.</w:t>
      </w:r>
      <w:r w:rsidRPr="00781AC1">
        <w:tab/>
        <w:t>Clotet B, Feinberg J, van Lunzen J, Khuong-Josses MA, Antinori A, Dumitru I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Once-daily dolutegravir versus darunavir plus ritonavir in antiretroviral-naive adults with HIV-1 infection (FLAMINGO): 48 week results from the randomised open-label phase 3b study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14; </w:t>
      </w:r>
      <w:r w:rsidRPr="00781AC1">
        <w:rPr>
          <w:b/>
        </w:rPr>
        <w:t>383</w:t>
      </w:r>
      <w:r w:rsidRPr="00781AC1">
        <w:t>:2222–2231.</w:t>
      </w:r>
    </w:p>
    <w:p w14:paraId="0C39B5E6" w14:textId="77777777" w:rsidR="00781AC1" w:rsidRPr="00781AC1" w:rsidRDefault="00781AC1" w:rsidP="00781AC1">
      <w:pPr>
        <w:pStyle w:val="EndNoteBibliography"/>
        <w:ind w:left="720" w:hanging="720"/>
      </w:pPr>
      <w:r w:rsidRPr="00781AC1">
        <w:t>4.</w:t>
      </w:r>
      <w:r w:rsidRPr="00781AC1">
        <w:tab/>
        <w:t>Cahn P, Madero JS, Arribas JR, Antinori A, Ortiz R, Clarke AE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Dolutegravir plus lamivudine versus dolutegravir plus tenofovir disoproxil fumarate and emtricitabine in antiretroviral-naive adults with HIV-1 infection (GEMINI-1 and GEMINI-2): week 48 results from two multicentre, double-blind, randomised, non-inferiority, phase 3 trials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18; </w:t>
      </w:r>
      <w:r w:rsidRPr="00781AC1">
        <w:rPr>
          <w:b/>
        </w:rPr>
        <w:t>393</w:t>
      </w:r>
      <w:r w:rsidRPr="00781AC1">
        <w:t>:143–155.</w:t>
      </w:r>
    </w:p>
    <w:p w14:paraId="36F8BEF6" w14:textId="3AEC49DE" w:rsidR="00781AC1" w:rsidRPr="00781AC1" w:rsidRDefault="00781AC1" w:rsidP="00781AC1">
      <w:pPr>
        <w:pStyle w:val="EndNoteBibliography"/>
        <w:ind w:left="720" w:hanging="720"/>
      </w:pPr>
      <w:r w:rsidRPr="00781AC1">
        <w:t>5.</w:t>
      </w:r>
      <w:r w:rsidRPr="00781AC1">
        <w:tab/>
        <w:t xml:space="preserve">ClinicalTrials.gov. </w:t>
      </w:r>
      <w:r w:rsidRPr="00781AC1">
        <w:rPr>
          <w:b/>
        </w:rPr>
        <w:t>Abacavir/Lamivudine Versus Emtricitabine/Tenofovir Both In Combination With Lopinavir/Ritonavir For The Treatment Of HIV (HEAT) (NCT00244712)</w:t>
      </w:r>
      <w:r w:rsidRPr="00781AC1">
        <w:t xml:space="preserve">.  </w:t>
      </w:r>
      <w:hyperlink r:id="rId9" w:history="1">
        <w:r w:rsidRPr="00781AC1">
          <w:rPr>
            <w:rStyle w:val="Hyperlink"/>
          </w:rPr>
          <w:t>https://clinicaltrials.gov/ct2/show/results/NCT00244712</w:t>
        </w:r>
      </w:hyperlink>
      <w:r w:rsidRPr="00781AC1">
        <w:t>; Accessed on: 11 February 2019.</w:t>
      </w:r>
    </w:p>
    <w:p w14:paraId="79DA6691" w14:textId="77777777" w:rsidR="00781AC1" w:rsidRPr="00781AC1" w:rsidRDefault="00781AC1" w:rsidP="00781AC1">
      <w:pPr>
        <w:pStyle w:val="EndNoteBibliography"/>
        <w:ind w:left="720" w:hanging="720"/>
      </w:pPr>
      <w:r w:rsidRPr="00781AC1">
        <w:t>6.</w:t>
      </w:r>
      <w:r w:rsidRPr="00781AC1">
        <w:tab/>
        <w:t>Sax PE, DeJesus E, Mills A, Zolopa A, Cohen C, Wohl D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Co-formulated elvitegravir, cobicistat, emtricitabine, and tenofovir versus co-formulated efavirenz, emtricitabine, and tenofovir for initial treatment of HIV-1 infection: a randomised, double-blind, phase 3 trial, analysis of results after 48 weeks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12; </w:t>
      </w:r>
      <w:r w:rsidRPr="00781AC1">
        <w:rPr>
          <w:b/>
        </w:rPr>
        <w:t>379</w:t>
      </w:r>
      <w:r w:rsidRPr="00781AC1">
        <w:t>:2439–2448.</w:t>
      </w:r>
    </w:p>
    <w:p w14:paraId="0DA4E1ED" w14:textId="77777777" w:rsidR="00781AC1" w:rsidRPr="00781AC1" w:rsidRDefault="00781AC1" w:rsidP="00781AC1">
      <w:pPr>
        <w:pStyle w:val="EndNoteBibliography"/>
        <w:ind w:left="720" w:hanging="720"/>
      </w:pPr>
      <w:r w:rsidRPr="00781AC1">
        <w:t>7.</w:t>
      </w:r>
      <w:r w:rsidRPr="00781AC1">
        <w:tab/>
        <w:t>Zolopa A, Sax PE, DeJesus E, Mills A, Cohen C, Wohl D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A randomized double-blind comparison of coformulated elvitegravir/cobicistat/emtricitabine/tenofovir disoproxil fumarate versus efavirenz/emtricitabine/tenofovir disoproxil fumarate for initial treatment of HIV-1 infection: analysis of week 96 results</w:t>
      </w:r>
      <w:r w:rsidRPr="00781AC1">
        <w:t xml:space="preserve">. </w:t>
      </w:r>
      <w:r w:rsidRPr="00781AC1">
        <w:rPr>
          <w:i/>
        </w:rPr>
        <w:t xml:space="preserve">J Acquir Immune Defic Syndr </w:t>
      </w:r>
      <w:r w:rsidRPr="00781AC1">
        <w:t xml:space="preserve">2013; </w:t>
      </w:r>
      <w:r w:rsidRPr="00781AC1">
        <w:rPr>
          <w:b/>
        </w:rPr>
        <w:t>63</w:t>
      </w:r>
      <w:r w:rsidRPr="00781AC1">
        <w:t>:96-100.</w:t>
      </w:r>
    </w:p>
    <w:p w14:paraId="675E8E7E" w14:textId="77777777" w:rsidR="00781AC1" w:rsidRPr="00781AC1" w:rsidRDefault="00781AC1" w:rsidP="00781AC1">
      <w:pPr>
        <w:pStyle w:val="EndNoteBibliography"/>
        <w:ind w:left="720" w:hanging="720"/>
      </w:pPr>
      <w:r w:rsidRPr="00781AC1">
        <w:t>8.</w:t>
      </w:r>
      <w:r w:rsidRPr="00781AC1">
        <w:tab/>
        <w:t>Sax PE, Wohl D, Yin MT, Post F, DeJesus E, Saag M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Tenofovir alafenamide versus tenofovir disoproxil fumarate, coformulated with elvitegravir, cobicistat, and emtricitabine, for initial treatment of HIV-1 infection: two randomised, double-blind, phase 3, non-inferiority trials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15; </w:t>
      </w:r>
      <w:r w:rsidRPr="00781AC1">
        <w:rPr>
          <w:b/>
        </w:rPr>
        <w:t>385</w:t>
      </w:r>
      <w:r w:rsidRPr="00781AC1">
        <w:t>:2606–2615.</w:t>
      </w:r>
    </w:p>
    <w:p w14:paraId="7BCB48E7" w14:textId="77777777" w:rsidR="00781AC1" w:rsidRPr="00781AC1" w:rsidRDefault="00781AC1" w:rsidP="00781AC1">
      <w:pPr>
        <w:pStyle w:val="EndNoteBibliography"/>
        <w:ind w:left="720" w:hanging="720"/>
      </w:pPr>
      <w:r w:rsidRPr="00781AC1">
        <w:t>9.</w:t>
      </w:r>
      <w:r w:rsidRPr="00781AC1">
        <w:tab/>
        <w:t>Gallant J, Lazzarin A, Mills A, Orkin C, Podzamczer D, Tebas P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Bictegravir, emtricitabine, and tenofovir alafenamide versus dolutegravir, abacavir, and lamivudine for initial treatment of HIV-1 infection (GS-US-380-1489): a double-blind, multicentre, phase 3, randomised controlled non-inferiority trial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17; </w:t>
      </w:r>
      <w:r w:rsidRPr="00781AC1">
        <w:rPr>
          <w:b/>
        </w:rPr>
        <w:t>390</w:t>
      </w:r>
      <w:r w:rsidRPr="00781AC1">
        <w:t>:2063–2072.</w:t>
      </w:r>
    </w:p>
    <w:p w14:paraId="0024BF89" w14:textId="77777777" w:rsidR="00781AC1" w:rsidRPr="00781AC1" w:rsidRDefault="00781AC1" w:rsidP="00781AC1">
      <w:pPr>
        <w:pStyle w:val="EndNoteBibliography"/>
        <w:ind w:left="720" w:hanging="720"/>
      </w:pPr>
      <w:r w:rsidRPr="00781AC1">
        <w:t>10.</w:t>
      </w:r>
      <w:r w:rsidRPr="00781AC1">
        <w:tab/>
        <w:t>Sax PE, Pozniak A, Montes ML, Koenig E, DeJesus E, Stellbrink HJ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Coformulated bictegravir, emtricitabine, and tenofovir alafenamide versus dolutegravir with emtricitabine and tenofovir alafenamide, for initial treatment of HIV-1 infection (GS-US-380-1490): a randomised, double-blind, multicentre, phase 3, non-inferiority trial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17; </w:t>
      </w:r>
      <w:r w:rsidRPr="00781AC1">
        <w:rPr>
          <w:b/>
        </w:rPr>
        <w:t>390</w:t>
      </w:r>
      <w:r w:rsidRPr="00781AC1">
        <w:t>:2073–2082.</w:t>
      </w:r>
    </w:p>
    <w:p w14:paraId="0A164540" w14:textId="0D80DE83" w:rsidR="00781AC1" w:rsidRPr="00781AC1" w:rsidRDefault="00781AC1" w:rsidP="00781AC1">
      <w:pPr>
        <w:pStyle w:val="EndNoteBibliography"/>
        <w:ind w:left="720" w:hanging="720"/>
      </w:pPr>
      <w:r w:rsidRPr="00781AC1">
        <w:t>11.</w:t>
      </w:r>
      <w:r w:rsidRPr="00781AC1">
        <w:tab/>
        <w:t xml:space="preserve">Canadian Drug Expert Committee. </w:t>
      </w:r>
      <w:r w:rsidRPr="00781AC1">
        <w:rPr>
          <w:b/>
        </w:rPr>
        <w:t>CADTH Canadian Drug Expert Committee Recommendation – BICTEGRAVIR/EMTRICITABINE/TENOFOVIR ALAFENAMIDE (BIKTARVY — GILEAD SCIENCES CANADA, INC.)</w:t>
      </w:r>
      <w:r w:rsidRPr="00781AC1">
        <w:t xml:space="preserve">.  </w:t>
      </w:r>
      <w:hyperlink r:id="rId10" w:history="1">
        <w:r w:rsidRPr="00781AC1">
          <w:rPr>
            <w:rStyle w:val="Hyperlink"/>
          </w:rPr>
          <w:t>https://www.cadth.ca/sites/default/files/cdr/complete/SR0567%20Biktarvy%20-%20CDEC%20Final%20Recommendation%20October%2029%2C%202018.pdf</w:t>
        </w:r>
      </w:hyperlink>
      <w:r w:rsidRPr="00781AC1">
        <w:t>; Accessed on: 11 February 2019.</w:t>
      </w:r>
    </w:p>
    <w:p w14:paraId="04F90B74" w14:textId="77777777" w:rsidR="00781AC1" w:rsidRPr="00781AC1" w:rsidRDefault="00781AC1" w:rsidP="00781AC1">
      <w:pPr>
        <w:pStyle w:val="EndNoteBibliography"/>
        <w:ind w:left="720" w:hanging="720"/>
      </w:pPr>
      <w:r w:rsidRPr="00781AC1">
        <w:t>12.</w:t>
      </w:r>
      <w:r w:rsidRPr="00781AC1">
        <w:tab/>
        <w:t>Walmsley SL, Antela A, Clumeck N, Duiculescu D, Eberhard A, Gutierrez F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Dolutegravir plus abacavir-lamivudine for the treatment of HIV-1 infection</w:t>
      </w:r>
      <w:r w:rsidRPr="00781AC1">
        <w:t xml:space="preserve">. </w:t>
      </w:r>
      <w:r w:rsidRPr="00781AC1">
        <w:rPr>
          <w:i/>
        </w:rPr>
        <w:t xml:space="preserve">N Engl J Med </w:t>
      </w:r>
      <w:r w:rsidRPr="00781AC1">
        <w:t xml:space="preserve">2013; </w:t>
      </w:r>
      <w:r w:rsidRPr="00781AC1">
        <w:rPr>
          <w:b/>
        </w:rPr>
        <w:t>369</w:t>
      </w:r>
      <w:r w:rsidRPr="00781AC1">
        <w:t>:1807–1818.</w:t>
      </w:r>
    </w:p>
    <w:p w14:paraId="7F124388" w14:textId="77777777" w:rsidR="00781AC1" w:rsidRPr="00781AC1" w:rsidRDefault="00781AC1" w:rsidP="00781AC1">
      <w:pPr>
        <w:pStyle w:val="EndNoteBibliography"/>
        <w:ind w:left="720" w:hanging="720"/>
      </w:pPr>
      <w:r w:rsidRPr="00781AC1">
        <w:t>13.</w:t>
      </w:r>
      <w:r w:rsidRPr="00781AC1">
        <w:tab/>
        <w:t>Raffi F, Rachlis A, Stellbrink HJ, Hardy WD, Torti C, Orkin C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Once-daily dolutegravir versus raltegravir in antiretroviral-naive adults with HIV-1 infection: 48 week results from the randomised, double-blind, non-inferiority SPRING-2 study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13; </w:t>
      </w:r>
      <w:r w:rsidRPr="00781AC1">
        <w:rPr>
          <w:b/>
        </w:rPr>
        <w:t>381</w:t>
      </w:r>
      <w:r w:rsidRPr="00781AC1">
        <w:t>:735–743.</w:t>
      </w:r>
    </w:p>
    <w:p w14:paraId="7CFF994C" w14:textId="77777777" w:rsidR="00781AC1" w:rsidRPr="00781AC1" w:rsidRDefault="00781AC1" w:rsidP="00781AC1">
      <w:pPr>
        <w:pStyle w:val="EndNoteBibliography"/>
        <w:ind w:left="720" w:hanging="720"/>
      </w:pPr>
      <w:r w:rsidRPr="00781AC1">
        <w:t>14.</w:t>
      </w:r>
      <w:r w:rsidRPr="00781AC1">
        <w:tab/>
        <w:t>Cohen C, Wohl D, Arribas JR, Henry K, Van Lunzen J, Bloch M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Week 48 results from a randomized clinical trial of rilpivirine/emtricitabine/tenofovir disoproxil fumarate vs. efavirenz/emtricitabine/tenofovir disoproxil fumarate in treatment-naive HIV-1-infected adults</w:t>
      </w:r>
      <w:r w:rsidRPr="00781AC1">
        <w:t xml:space="preserve">. </w:t>
      </w:r>
      <w:r w:rsidRPr="00781AC1">
        <w:rPr>
          <w:i/>
        </w:rPr>
        <w:t xml:space="preserve">AIDS </w:t>
      </w:r>
      <w:r w:rsidRPr="00781AC1">
        <w:t xml:space="preserve">2014; </w:t>
      </w:r>
      <w:r w:rsidRPr="00781AC1">
        <w:rPr>
          <w:b/>
        </w:rPr>
        <w:t>28</w:t>
      </w:r>
      <w:r w:rsidRPr="00781AC1">
        <w:t>:989–997.</w:t>
      </w:r>
    </w:p>
    <w:p w14:paraId="5803E0CA" w14:textId="77777777" w:rsidR="00781AC1" w:rsidRPr="00781AC1" w:rsidRDefault="00781AC1" w:rsidP="00781AC1">
      <w:pPr>
        <w:pStyle w:val="EndNoteBibliography"/>
        <w:ind w:left="720" w:hanging="720"/>
      </w:pPr>
      <w:r w:rsidRPr="00781AC1">
        <w:t>15.</w:t>
      </w:r>
      <w:r w:rsidRPr="00781AC1">
        <w:tab/>
        <w:t>van Lunzen J, Antinori A, Cohen CJ, Arribas JR, Wohl DA, Rieger A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Rilpivirine vs. efavirenz-based single-tablet regimens in treatment-naive adults: week 96 efficacy and safety from a randomized phase 3b study</w:t>
      </w:r>
      <w:r w:rsidRPr="00781AC1">
        <w:t xml:space="preserve">. </w:t>
      </w:r>
      <w:r w:rsidRPr="00781AC1">
        <w:rPr>
          <w:i/>
        </w:rPr>
        <w:t xml:space="preserve">AIDS </w:t>
      </w:r>
      <w:r w:rsidRPr="00781AC1">
        <w:t xml:space="preserve">2016; </w:t>
      </w:r>
      <w:r w:rsidRPr="00781AC1">
        <w:rPr>
          <w:b/>
        </w:rPr>
        <w:t>30</w:t>
      </w:r>
      <w:r w:rsidRPr="00781AC1">
        <w:t>:251-259.</w:t>
      </w:r>
    </w:p>
    <w:p w14:paraId="2893046F" w14:textId="77777777" w:rsidR="00781AC1" w:rsidRPr="00781AC1" w:rsidRDefault="00781AC1" w:rsidP="00781AC1">
      <w:pPr>
        <w:pStyle w:val="EndNoteBibliography"/>
        <w:ind w:left="720" w:hanging="720"/>
      </w:pPr>
      <w:r w:rsidRPr="00781AC1">
        <w:t>16.</w:t>
      </w:r>
      <w:r w:rsidRPr="00781AC1">
        <w:tab/>
        <w:t>Lennox JL, DeJesus E, Lazzarin A, Pollard RB, Madruga JV, Berger DS</w:t>
      </w:r>
      <w:r w:rsidRPr="00781AC1">
        <w:rPr>
          <w:i/>
        </w:rPr>
        <w:t>, et al.</w:t>
      </w:r>
      <w:r w:rsidRPr="00781AC1">
        <w:t xml:space="preserve"> </w:t>
      </w:r>
      <w:r w:rsidRPr="00781AC1">
        <w:rPr>
          <w:b/>
        </w:rPr>
        <w:t>Safety and efficacy of raltegravir-based versus efavirenz-based combination therapy in treatment-naive patients with HIV-1 infection: a multicentre, double-blind randomised controlled trial</w:t>
      </w:r>
      <w:r w:rsidRPr="00781AC1">
        <w:t xml:space="preserve">. </w:t>
      </w:r>
      <w:r w:rsidRPr="00781AC1">
        <w:rPr>
          <w:i/>
        </w:rPr>
        <w:t xml:space="preserve">Lancet </w:t>
      </w:r>
      <w:r w:rsidRPr="00781AC1">
        <w:t xml:space="preserve">2009; </w:t>
      </w:r>
      <w:r w:rsidRPr="00781AC1">
        <w:rPr>
          <w:b/>
        </w:rPr>
        <w:t>374</w:t>
      </w:r>
      <w:r w:rsidRPr="00781AC1">
        <w:t>:796–806.</w:t>
      </w:r>
    </w:p>
    <w:p w14:paraId="2A5A2886" w14:textId="79540D66" w:rsidR="00A92E61" w:rsidRPr="00D511EB" w:rsidRDefault="00781AC1" w:rsidP="005079BA">
      <w:pPr>
        <w:spacing w:line="480" w:lineRule="auto"/>
        <w:rPr>
          <w:lang w:val="en-US"/>
        </w:rPr>
      </w:pPr>
      <w:r>
        <w:rPr>
          <w:lang w:val="en-US"/>
        </w:rPr>
        <w:fldChar w:fldCharType="end"/>
      </w:r>
    </w:p>
    <w:sectPr w:rsidR="00A92E61" w:rsidRPr="00D511EB" w:rsidSect="00B450E1">
      <w:headerReference w:type="default" r:id="rId11"/>
      <w:footerReference w:type="default" r:id="rId12"/>
      <w:pgSz w:w="11906" w:h="16838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223CF1" w14:textId="77777777" w:rsidR="00753A6E" w:rsidRDefault="00753A6E">
      <w:pPr>
        <w:spacing w:after="0" w:line="240" w:lineRule="auto"/>
      </w:pPr>
      <w:r>
        <w:separator/>
      </w:r>
    </w:p>
  </w:endnote>
  <w:endnote w:type="continuationSeparator" w:id="0">
    <w:p w14:paraId="0DE76C0B" w14:textId="77777777" w:rsidR="00753A6E" w:rsidRDefault="00753A6E">
      <w:pPr>
        <w:spacing w:after="0" w:line="240" w:lineRule="auto"/>
      </w:pPr>
      <w:r>
        <w:continuationSeparator/>
      </w:r>
    </w:p>
  </w:endnote>
  <w:endnote w:type="continuationNotice" w:id="1">
    <w:p w14:paraId="6B73A3AF" w14:textId="77777777" w:rsidR="00753A6E" w:rsidRDefault="00753A6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Elephant">
    <w:panose1 w:val="02020904090505020303"/>
    <w:charset w:val="00"/>
    <w:family w:val="roman"/>
    <w:pitch w:val="variable"/>
    <w:sig w:usb0="00000003" w:usb1="00000000" w:usb2="00000000" w:usb3="00000000" w:csb0="00000001" w:csb1="00000000"/>
  </w:font>
  <w:font w:name="Times New Roman 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Eras Medium ITC">
    <w:panose1 w:val="020B0602030504020804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ArialMT">
    <w:altName w:val="MS Gothic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FDF68" w14:textId="77777777" w:rsidR="00572745" w:rsidRDefault="00572745">
    <w:pPr>
      <w:pStyle w:val="Footer"/>
      <w:jc w:val="right"/>
    </w:pPr>
    <w:r>
      <w:rPr>
        <w:noProof/>
      </w:rPr>
      <w:fldChar w:fldCharType="begin"/>
    </w:r>
    <w:r>
      <w:rPr>
        <w:noProof/>
      </w:rPr>
      <w:instrText xml:space="preserve"> PAGE   \* MERGEFORMAT </w:instrText>
    </w:r>
    <w:r>
      <w:rPr>
        <w:noProof/>
      </w:rPr>
      <w:fldChar w:fldCharType="separate"/>
    </w:r>
    <w:r>
      <w:rPr>
        <w:noProof/>
      </w:rPr>
      <w:t>36</w:t>
    </w:r>
    <w:r>
      <w:rPr>
        <w:noProof/>
      </w:rPr>
      <w:fldChar w:fldCharType="end"/>
    </w:r>
  </w:p>
  <w:p w14:paraId="49FA650F" w14:textId="77777777" w:rsidR="00572745" w:rsidRDefault="00572745">
    <w:pPr>
      <w:pStyle w:val="Footer"/>
    </w:pPr>
  </w:p>
  <w:p w14:paraId="2603C6D8" w14:textId="77777777" w:rsidR="00572745" w:rsidRDefault="0057274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1AE7647" w14:textId="77777777" w:rsidR="00753A6E" w:rsidRDefault="00753A6E">
      <w:pPr>
        <w:spacing w:after="0" w:line="240" w:lineRule="auto"/>
      </w:pPr>
      <w:r>
        <w:separator/>
      </w:r>
    </w:p>
  </w:footnote>
  <w:footnote w:type="continuationSeparator" w:id="0">
    <w:p w14:paraId="555789EC" w14:textId="77777777" w:rsidR="00753A6E" w:rsidRDefault="00753A6E">
      <w:pPr>
        <w:spacing w:after="0" w:line="240" w:lineRule="auto"/>
      </w:pPr>
      <w:r>
        <w:continuationSeparator/>
      </w:r>
    </w:p>
  </w:footnote>
  <w:footnote w:type="continuationNotice" w:id="1">
    <w:p w14:paraId="7FEC3FD3" w14:textId="77777777" w:rsidR="00753A6E" w:rsidRDefault="00753A6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3374664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8298471" w14:textId="77777777" w:rsidR="00572745" w:rsidRDefault="00572745">
        <w:pPr>
          <w:pStyle w:val="Head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>
          <w:rPr>
            <w:noProof/>
          </w:rPr>
          <w:t>34</w:t>
        </w:r>
        <w:r>
          <w:rPr>
            <w:noProof/>
          </w:rPr>
          <w:fldChar w:fldCharType="end"/>
        </w:r>
      </w:p>
    </w:sdtContent>
  </w:sdt>
  <w:p w14:paraId="6BCACB93" w14:textId="77777777" w:rsidR="00572745" w:rsidRDefault="0057274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7F2267" w14:textId="77777777" w:rsidR="00572745" w:rsidRDefault="00572745">
    <w:pPr>
      <w:pStyle w:val="Header"/>
    </w:pPr>
    <w:r>
      <w:t xml:space="preserve">First-line NMA </w:t>
    </w:r>
    <w:proofErr w:type="spellStart"/>
    <w:r>
      <w:t>manuscript_Final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3C4CC04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11E70E7E"/>
    <w:multiLevelType w:val="hybridMultilevel"/>
    <w:tmpl w:val="3A1814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1B5119"/>
    <w:multiLevelType w:val="hybridMultilevel"/>
    <w:tmpl w:val="F0A6D86E"/>
    <w:lvl w:ilvl="0" w:tplc="6D921AD4">
      <w:start w:val="5"/>
      <w:numFmt w:val="bullet"/>
      <w:pStyle w:val="StyleBullet1"/>
      <w:lvlText w:val=""/>
      <w:lvlJc w:val="left"/>
      <w:pPr>
        <w:tabs>
          <w:tab w:val="num" w:pos="454"/>
        </w:tabs>
        <w:ind w:left="454" w:hanging="256"/>
      </w:pPr>
      <w:rPr>
        <w:rFonts w:ascii="Symbol" w:hAnsi="Symbol" w:cs="Elephant" w:hint="default"/>
        <w:b w:val="0"/>
        <w:i w:val="0"/>
        <w:color w:val="333333"/>
        <w:sz w:val="21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65A7B7F"/>
    <w:multiLevelType w:val="hybridMultilevel"/>
    <w:tmpl w:val="19DE99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D432D4"/>
    <w:multiLevelType w:val="hybridMultilevel"/>
    <w:tmpl w:val="60783F2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1B6515"/>
    <w:multiLevelType w:val="multilevel"/>
    <w:tmpl w:val="36D039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" w15:restartNumberingAfterBreak="0">
    <w:nsid w:val="3CD31A3C"/>
    <w:multiLevelType w:val="hybridMultilevel"/>
    <w:tmpl w:val="3FA409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EE57663"/>
    <w:multiLevelType w:val="singleLevel"/>
    <w:tmpl w:val="72720D18"/>
    <w:name w:val="dtBL List Bullet 4"/>
    <w:lvl w:ilvl="0">
      <w:start w:val="1"/>
      <w:numFmt w:val="bullet"/>
      <w:lvlRestart w:val="0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aps w:val="0"/>
        <w:u w:val="none"/>
      </w:rPr>
    </w:lvl>
  </w:abstractNum>
  <w:abstractNum w:abstractNumId="8" w15:restartNumberingAfterBreak="0">
    <w:nsid w:val="50DE0A3A"/>
    <w:multiLevelType w:val="hybridMultilevel"/>
    <w:tmpl w:val="29E250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148570B"/>
    <w:multiLevelType w:val="hybridMultilevel"/>
    <w:tmpl w:val="FD9E3E84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E3D6D4D"/>
    <w:multiLevelType w:val="multilevel"/>
    <w:tmpl w:val="B66C00A6"/>
    <w:lvl w:ilvl="0">
      <w:start w:val="1"/>
      <w:numFmt w:val="decimal"/>
      <w:lvlRestart w:val="0"/>
      <w:pStyle w:val="Appendix1"/>
      <w:suff w:val="space"/>
      <w:lvlText w:val="Appendix %1."/>
      <w:lvlJc w:val="left"/>
      <w:pPr>
        <w:tabs>
          <w:tab w:val="num" w:pos="0"/>
        </w:tabs>
        <w:ind w:left="0" w:firstLine="0"/>
      </w:pPr>
      <w:rPr>
        <w:rFonts w:ascii="Times New Roman Bold" w:hAnsi="Times New Roman Bold" w:cs="Times New Roman"/>
        <w:b/>
        <w:i w:val="0"/>
        <w:caps w:val="0"/>
        <w:sz w:val="24"/>
        <w:u w:val="none"/>
      </w:rPr>
    </w:lvl>
    <w:lvl w:ilvl="1">
      <w:start w:val="1"/>
      <w:numFmt w:val="decimal"/>
      <w:pStyle w:val="Appendix2"/>
      <w:suff w:val="space"/>
      <w:lvlText w:val="Appendix %1.%2."/>
      <w:lvlJc w:val="left"/>
      <w:pPr>
        <w:tabs>
          <w:tab w:val="num" w:pos="0"/>
        </w:tabs>
        <w:ind w:left="0" w:firstLine="0"/>
      </w:pPr>
      <w:rPr>
        <w:rFonts w:ascii="Times New Roman Bold" w:hAnsi="Times New Roman Bold" w:cs="Times New Roman"/>
        <w:b/>
        <w:i w:val="0"/>
        <w:caps w:val="0"/>
        <w:sz w:val="24"/>
        <w:u w:val="none"/>
      </w:rPr>
    </w:lvl>
    <w:lvl w:ilvl="2">
      <w:start w:val="1"/>
      <w:numFmt w:val="decimal"/>
      <w:pStyle w:val="Appendix3"/>
      <w:suff w:val="space"/>
      <w:lvlText w:val="Appendix %1.%2.%3."/>
      <w:lvlJc w:val="left"/>
      <w:pPr>
        <w:tabs>
          <w:tab w:val="num" w:pos="0"/>
        </w:tabs>
        <w:ind w:left="0" w:firstLine="0"/>
      </w:pPr>
      <w:rPr>
        <w:rFonts w:ascii="Times New Roman Bold" w:hAnsi="Times New Roman Bold" w:cs="Times New Roman"/>
        <w:b/>
        <w:i w:val="0"/>
        <w:caps w:val="0"/>
        <w:sz w:val="24"/>
        <w:u w:val="none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70A54236"/>
    <w:multiLevelType w:val="hybridMultilevel"/>
    <w:tmpl w:val="879630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0D32A48"/>
    <w:multiLevelType w:val="hybridMultilevel"/>
    <w:tmpl w:val="FB54722C"/>
    <w:lvl w:ilvl="0" w:tplc="CE181FEC">
      <w:start w:val="1"/>
      <w:numFmt w:val="decimal"/>
      <w:pStyle w:val="Bijlage"/>
      <w:lvlText w:val="Bijlage %1"/>
      <w:lvlJc w:val="left"/>
      <w:pPr>
        <w:tabs>
          <w:tab w:val="num" w:pos="1800"/>
        </w:tabs>
        <w:ind w:left="720" w:hanging="720"/>
      </w:pPr>
      <w:rPr>
        <w:rFonts w:ascii="Eras Medium ITC" w:hAnsi="Eras Medium ITC" w:hint="default"/>
        <w:b w:val="0"/>
        <w:i w:val="0"/>
        <w:color w:val="006487"/>
        <w:szCs w:val="36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74ED04D6"/>
    <w:multiLevelType w:val="singleLevel"/>
    <w:tmpl w:val="5E124F6A"/>
    <w:name w:val="dtNM List Alpha Table"/>
    <w:lvl w:ilvl="0">
      <w:start w:val="1"/>
      <w:numFmt w:val="bullet"/>
      <w:lvlRestart w:val="0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aps w:val="0"/>
        <w:u w:val="none"/>
      </w:rPr>
    </w:lvl>
  </w:abstractNum>
  <w:abstractNum w:abstractNumId="14" w15:restartNumberingAfterBreak="0">
    <w:nsid w:val="78047D30"/>
    <w:multiLevelType w:val="hybridMultilevel"/>
    <w:tmpl w:val="CDF83B9A"/>
    <w:lvl w:ilvl="0" w:tplc="B1B6426E">
      <w:start w:val="1"/>
      <w:numFmt w:val="bullet"/>
      <w:lvlRestart w:val="0"/>
      <w:pStyle w:val="StyleBullet2"/>
      <w:lvlText w:val="-"/>
      <w:lvlJc w:val="left"/>
      <w:pPr>
        <w:tabs>
          <w:tab w:val="num" w:pos="737"/>
        </w:tabs>
        <w:ind w:left="737" w:hanging="283"/>
      </w:pPr>
      <w:rPr>
        <w:rFonts w:ascii="Arial" w:hAnsi="Arial" w:hint="default"/>
        <w:b w:val="0"/>
        <w:i w:val="0"/>
        <w:color w:val="333333"/>
        <w:sz w:val="21"/>
        <w:u w:val="none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FDE338E"/>
    <w:multiLevelType w:val="hybridMultilevel"/>
    <w:tmpl w:val="2C68D7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5"/>
  </w:num>
  <w:num w:numId="3">
    <w:abstractNumId w:val="1"/>
  </w:num>
  <w:num w:numId="4">
    <w:abstractNumId w:val="11"/>
  </w:num>
  <w:num w:numId="5">
    <w:abstractNumId w:val="9"/>
  </w:num>
  <w:num w:numId="6">
    <w:abstractNumId w:val="4"/>
  </w:num>
  <w:num w:numId="7">
    <w:abstractNumId w:val="12"/>
  </w:num>
  <w:num w:numId="8">
    <w:abstractNumId w:val="2"/>
  </w:num>
  <w:num w:numId="9">
    <w:abstractNumId w:val="14"/>
  </w:num>
  <w:num w:numId="10">
    <w:abstractNumId w:val="0"/>
  </w:num>
  <w:num w:numId="11">
    <w:abstractNumId w:val="10"/>
  </w:num>
  <w:num w:numId="12">
    <w:abstractNumId w:val="13"/>
  </w:num>
  <w:num w:numId="13">
    <w:abstractNumId w:val="7"/>
  </w:num>
  <w:num w:numId="14">
    <w:abstractNumId w:val="6"/>
  </w:num>
  <w:num w:numId="15">
    <w:abstractNumId w:val="5"/>
  </w:num>
  <w:num w:numId="1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IDS_v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9p5fzwbs9txlesv9oxavdl5vse50ptxvs9&quot;&gt;D3 NMA manuscript&lt;record-ids&gt;&lt;item&gt;15&lt;/item&gt;&lt;item&gt;16&lt;/item&gt;&lt;item&gt;36&lt;/item&gt;&lt;item&gt;37&lt;/item&gt;&lt;item&gt;38&lt;/item&gt;&lt;item&gt;39&lt;/item&gt;&lt;item&gt;40&lt;/item&gt;&lt;item&gt;41&lt;/item&gt;&lt;item&gt;42&lt;/item&gt;&lt;item&gt;43&lt;/item&gt;&lt;item&gt;51&lt;/item&gt;&lt;item&gt;55&lt;/item&gt;&lt;item&gt;57&lt;/item&gt;&lt;item&gt;58&lt;/item&gt;&lt;item&gt;59&lt;/item&gt;&lt;item&gt;60&lt;/item&gt;&lt;/record-ids&gt;&lt;/item&gt;&lt;/Libraries&gt;"/>
  </w:docVars>
  <w:rsids>
    <w:rsidRoot w:val="00A92E61"/>
    <w:rsid w:val="00000683"/>
    <w:rsid w:val="00007A57"/>
    <w:rsid w:val="00011D41"/>
    <w:rsid w:val="00012250"/>
    <w:rsid w:val="000127E9"/>
    <w:rsid w:val="0001585A"/>
    <w:rsid w:val="00016874"/>
    <w:rsid w:val="00020E3E"/>
    <w:rsid w:val="00021803"/>
    <w:rsid w:val="00030A2D"/>
    <w:rsid w:val="000321CA"/>
    <w:rsid w:val="0003248C"/>
    <w:rsid w:val="00035047"/>
    <w:rsid w:val="0004240B"/>
    <w:rsid w:val="000471AE"/>
    <w:rsid w:val="00054B66"/>
    <w:rsid w:val="00065192"/>
    <w:rsid w:val="0007225D"/>
    <w:rsid w:val="00072522"/>
    <w:rsid w:val="00075E5A"/>
    <w:rsid w:val="00076AB9"/>
    <w:rsid w:val="000803CC"/>
    <w:rsid w:val="00081814"/>
    <w:rsid w:val="000857A4"/>
    <w:rsid w:val="00085B25"/>
    <w:rsid w:val="00085E62"/>
    <w:rsid w:val="000860E6"/>
    <w:rsid w:val="00086BB4"/>
    <w:rsid w:val="00097AA0"/>
    <w:rsid w:val="000A3A5C"/>
    <w:rsid w:val="000A49A5"/>
    <w:rsid w:val="000A51E3"/>
    <w:rsid w:val="000A597E"/>
    <w:rsid w:val="000B2384"/>
    <w:rsid w:val="000B52AE"/>
    <w:rsid w:val="000C5CBA"/>
    <w:rsid w:val="000C6AB4"/>
    <w:rsid w:val="000C76E6"/>
    <w:rsid w:val="000D03A6"/>
    <w:rsid w:val="000D177A"/>
    <w:rsid w:val="000D23C1"/>
    <w:rsid w:val="000D45DD"/>
    <w:rsid w:val="000D7AD6"/>
    <w:rsid w:val="000E0AE5"/>
    <w:rsid w:val="000E2486"/>
    <w:rsid w:val="000E301B"/>
    <w:rsid w:val="000E444B"/>
    <w:rsid w:val="000E464C"/>
    <w:rsid w:val="000F0492"/>
    <w:rsid w:val="000F771D"/>
    <w:rsid w:val="0010030E"/>
    <w:rsid w:val="00104CB7"/>
    <w:rsid w:val="001074F9"/>
    <w:rsid w:val="001141FE"/>
    <w:rsid w:val="00114267"/>
    <w:rsid w:val="00123987"/>
    <w:rsid w:val="00125E95"/>
    <w:rsid w:val="001260E5"/>
    <w:rsid w:val="00140C27"/>
    <w:rsid w:val="001424CE"/>
    <w:rsid w:val="00145549"/>
    <w:rsid w:val="0015375E"/>
    <w:rsid w:val="00157FCF"/>
    <w:rsid w:val="001628B7"/>
    <w:rsid w:val="001640C8"/>
    <w:rsid w:val="0016484D"/>
    <w:rsid w:val="00165304"/>
    <w:rsid w:val="00165972"/>
    <w:rsid w:val="00170852"/>
    <w:rsid w:val="00170CA7"/>
    <w:rsid w:val="001720D2"/>
    <w:rsid w:val="00174720"/>
    <w:rsid w:val="00176F63"/>
    <w:rsid w:val="00182035"/>
    <w:rsid w:val="001821F4"/>
    <w:rsid w:val="001842B4"/>
    <w:rsid w:val="00195F1D"/>
    <w:rsid w:val="0019721F"/>
    <w:rsid w:val="00197E8C"/>
    <w:rsid w:val="001A3FCE"/>
    <w:rsid w:val="001C13FA"/>
    <w:rsid w:val="001C4CCB"/>
    <w:rsid w:val="001D3AE3"/>
    <w:rsid w:val="001D605C"/>
    <w:rsid w:val="001E04BC"/>
    <w:rsid w:val="001E23BD"/>
    <w:rsid w:val="001E3B38"/>
    <w:rsid w:val="001F07FC"/>
    <w:rsid w:val="002021AA"/>
    <w:rsid w:val="002036D3"/>
    <w:rsid w:val="00207D10"/>
    <w:rsid w:val="0021280C"/>
    <w:rsid w:val="00212956"/>
    <w:rsid w:val="00216AAD"/>
    <w:rsid w:val="0022245D"/>
    <w:rsid w:val="00225132"/>
    <w:rsid w:val="00231767"/>
    <w:rsid w:val="002333C7"/>
    <w:rsid w:val="00235C04"/>
    <w:rsid w:val="002556E1"/>
    <w:rsid w:val="00256D94"/>
    <w:rsid w:val="002604D8"/>
    <w:rsid w:val="002605F3"/>
    <w:rsid w:val="0026069B"/>
    <w:rsid w:val="0026151F"/>
    <w:rsid w:val="00264CF4"/>
    <w:rsid w:val="002678D2"/>
    <w:rsid w:val="0027036F"/>
    <w:rsid w:val="00273AC5"/>
    <w:rsid w:val="00274475"/>
    <w:rsid w:val="0027469B"/>
    <w:rsid w:val="00277BE3"/>
    <w:rsid w:val="00281B3F"/>
    <w:rsid w:val="002820C5"/>
    <w:rsid w:val="00282EEA"/>
    <w:rsid w:val="002830E9"/>
    <w:rsid w:val="00285F5B"/>
    <w:rsid w:val="00286959"/>
    <w:rsid w:val="0029688E"/>
    <w:rsid w:val="00296AB8"/>
    <w:rsid w:val="00297149"/>
    <w:rsid w:val="002A2017"/>
    <w:rsid w:val="002A5C3E"/>
    <w:rsid w:val="002B6748"/>
    <w:rsid w:val="002C0B5C"/>
    <w:rsid w:val="002C2559"/>
    <w:rsid w:val="002C2861"/>
    <w:rsid w:val="002C4057"/>
    <w:rsid w:val="002D1100"/>
    <w:rsid w:val="002D2725"/>
    <w:rsid w:val="002E1E4B"/>
    <w:rsid w:val="002E7B6A"/>
    <w:rsid w:val="002E7FE1"/>
    <w:rsid w:val="002F2BC7"/>
    <w:rsid w:val="002F31B7"/>
    <w:rsid w:val="002F382C"/>
    <w:rsid w:val="002F778B"/>
    <w:rsid w:val="00301F00"/>
    <w:rsid w:val="00302CBD"/>
    <w:rsid w:val="00303102"/>
    <w:rsid w:val="00313BA3"/>
    <w:rsid w:val="00322657"/>
    <w:rsid w:val="003228A5"/>
    <w:rsid w:val="00324740"/>
    <w:rsid w:val="003262AA"/>
    <w:rsid w:val="00330532"/>
    <w:rsid w:val="00333370"/>
    <w:rsid w:val="00335513"/>
    <w:rsid w:val="00336E10"/>
    <w:rsid w:val="00337EF9"/>
    <w:rsid w:val="00340BDC"/>
    <w:rsid w:val="003422C4"/>
    <w:rsid w:val="0035297A"/>
    <w:rsid w:val="0035449B"/>
    <w:rsid w:val="003545EE"/>
    <w:rsid w:val="0036057F"/>
    <w:rsid w:val="00371A13"/>
    <w:rsid w:val="00371FDF"/>
    <w:rsid w:val="003723F5"/>
    <w:rsid w:val="00374264"/>
    <w:rsid w:val="00374B91"/>
    <w:rsid w:val="00377A84"/>
    <w:rsid w:val="003833D0"/>
    <w:rsid w:val="003873D4"/>
    <w:rsid w:val="0039208B"/>
    <w:rsid w:val="00395592"/>
    <w:rsid w:val="003962D0"/>
    <w:rsid w:val="003A5A4B"/>
    <w:rsid w:val="003B148B"/>
    <w:rsid w:val="003B3C03"/>
    <w:rsid w:val="003C0636"/>
    <w:rsid w:val="003C11F5"/>
    <w:rsid w:val="003C23A5"/>
    <w:rsid w:val="003C2D53"/>
    <w:rsid w:val="003C417A"/>
    <w:rsid w:val="003C51F9"/>
    <w:rsid w:val="003C54AC"/>
    <w:rsid w:val="003C71A2"/>
    <w:rsid w:val="003C7339"/>
    <w:rsid w:val="003D1C85"/>
    <w:rsid w:val="003D2742"/>
    <w:rsid w:val="003D4AE5"/>
    <w:rsid w:val="003D4EBA"/>
    <w:rsid w:val="003D7210"/>
    <w:rsid w:val="003E0300"/>
    <w:rsid w:val="003E24DA"/>
    <w:rsid w:val="003E371E"/>
    <w:rsid w:val="003F1282"/>
    <w:rsid w:val="003F55B8"/>
    <w:rsid w:val="00403FFA"/>
    <w:rsid w:val="00406A95"/>
    <w:rsid w:val="004140FD"/>
    <w:rsid w:val="0041432C"/>
    <w:rsid w:val="00417346"/>
    <w:rsid w:val="00417391"/>
    <w:rsid w:val="00417C9A"/>
    <w:rsid w:val="00420532"/>
    <w:rsid w:val="00423796"/>
    <w:rsid w:val="00430D62"/>
    <w:rsid w:val="00434493"/>
    <w:rsid w:val="004401F6"/>
    <w:rsid w:val="00440392"/>
    <w:rsid w:val="00443111"/>
    <w:rsid w:val="004459FB"/>
    <w:rsid w:val="004537ED"/>
    <w:rsid w:val="00460D48"/>
    <w:rsid w:val="00462F77"/>
    <w:rsid w:val="00464977"/>
    <w:rsid w:val="004651B1"/>
    <w:rsid w:val="00465D43"/>
    <w:rsid w:val="00473C0C"/>
    <w:rsid w:val="00480B18"/>
    <w:rsid w:val="004823FB"/>
    <w:rsid w:val="00484218"/>
    <w:rsid w:val="00486E23"/>
    <w:rsid w:val="00487C40"/>
    <w:rsid w:val="004902AC"/>
    <w:rsid w:val="004922D9"/>
    <w:rsid w:val="00495287"/>
    <w:rsid w:val="00496159"/>
    <w:rsid w:val="004A03E8"/>
    <w:rsid w:val="004B1480"/>
    <w:rsid w:val="004B3521"/>
    <w:rsid w:val="004B7899"/>
    <w:rsid w:val="004C1E8D"/>
    <w:rsid w:val="004D3F90"/>
    <w:rsid w:val="004D41E9"/>
    <w:rsid w:val="004E003B"/>
    <w:rsid w:val="004E3CBF"/>
    <w:rsid w:val="004E729E"/>
    <w:rsid w:val="004E753D"/>
    <w:rsid w:val="004F3AB1"/>
    <w:rsid w:val="004F5FA2"/>
    <w:rsid w:val="004F6920"/>
    <w:rsid w:val="004F6BDD"/>
    <w:rsid w:val="00501586"/>
    <w:rsid w:val="00503564"/>
    <w:rsid w:val="00503CDF"/>
    <w:rsid w:val="005079BA"/>
    <w:rsid w:val="00510206"/>
    <w:rsid w:val="0051298F"/>
    <w:rsid w:val="00513356"/>
    <w:rsid w:val="00516C33"/>
    <w:rsid w:val="00517D6C"/>
    <w:rsid w:val="005217A0"/>
    <w:rsid w:val="00530A54"/>
    <w:rsid w:val="00531752"/>
    <w:rsid w:val="00532A96"/>
    <w:rsid w:val="005330A1"/>
    <w:rsid w:val="005337C4"/>
    <w:rsid w:val="00533C1D"/>
    <w:rsid w:val="00534109"/>
    <w:rsid w:val="00537634"/>
    <w:rsid w:val="00542D2C"/>
    <w:rsid w:val="00550092"/>
    <w:rsid w:val="0055328C"/>
    <w:rsid w:val="00560B5B"/>
    <w:rsid w:val="00565183"/>
    <w:rsid w:val="00566EBC"/>
    <w:rsid w:val="00567DDF"/>
    <w:rsid w:val="00571C29"/>
    <w:rsid w:val="00572178"/>
    <w:rsid w:val="00572745"/>
    <w:rsid w:val="00573765"/>
    <w:rsid w:val="0057752D"/>
    <w:rsid w:val="005803E4"/>
    <w:rsid w:val="00581E5F"/>
    <w:rsid w:val="005873F6"/>
    <w:rsid w:val="00587D9A"/>
    <w:rsid w:val="005939F5"/>
    <w:rsid w:val="005A0918"/>
    <w:rsid w:val="005A0AE7"/>
    <w:rsid w:val="005A2414"/>
    <w:rsid w:val="005A7D74"/>
    <w:rsid w:val="005B067A"/>
    <w:rsid w:val="005C2C29"/>
    <w:rsid w:val="005D2494"/>
    <w:rsid w:val="005D3A43"/>
    <w:rsid w:val="005D4BE7"/>
    <w:rsid w:val="005D4CEB"/>
    <w:rsid w:val="005D7B45"/>
    <w:rsid w:val="005E27FA"/>
    <w:rsid w:val="005E4AE8"/>
    <w:rsid w:val="005E56C9"/>
    <w:rsid w:val="005F0071"/>
    <w:rsid w:val="005F0743"/>
    <w:rsid w:val="005F7122"/>
    <w:rsid w:val="006002BD"/>
    <w:rsid w:val="00601AF1"/>
    <w:rsid w:val="0060390E"/>
    <w:rsid w:val="00610409"/>
    <w:rsid w:val="0061076C"/>
    <w:rsid w:val="00616261"/>
    <w:rsid w:val="006229A0"/>
    <w:rsid w:val="00623F66"/>
    <w:rsid w:val="00634094"/>
    <w:rsid w:val="006367EC"/>
    <w:rsid w:val="00642270"/>
    <w:rsid w:val="006501F4"/>
    <w:rsid w:val="00650BF5"/>
    <w:rsid w:val="006522AB"/>
    <w:rsid w:val="0065231C"/>
    <w:rsid w:val="00653AA3"/>
    <w:rsid w:val="0066156F"/>
    <w:rsid w:val="00661C01"/>
    <w:rsid w:val="006634C2"/>
    <w:rsid w:val="0066446A"/>
    <w:rsid w:val="00666523"/>
    <w:rsid w:val="00666D89"/>
    <w:rsid w:val="00674688"/>
    <w:rsid w:val="00677016"/>
    <w:rsid w:val="00681D78"/>
    <w:rsid w:val="00682C77"/>
    <w:rsid w:val="00683BCF"/>
    <w:rsid w:val="00690417"/>
    <w:rsid w:val="00691DC7"/>
    <w:rsid w:val="00694048"/>
    <w:rsid w:val="006970C7"/>
    <w:rsid w:val="00697D90"/>
    <w:rsid w:val="006A2FB8"/>
    <w:rsid w:val="006A32B3"/>
    <w:rsid w:val="006A3BD3"/>
    <w:rsid w:val="006C056D"/>
    <w:rsid w:val="006C2C65"/>
    <w:rsid w:val="006C3D1D"/>
    <w:rsid w:val="006C3DE1"/>
    <w:rsid w:val="006C4E86"/>
    <w:rsid w:val="006C5F85"/>
    <w:rsid w:val="006C70D3"/>
    <w:rsid w:val="006D131C"/>
    <w:rsid w:val="006D45D8"/>
    <w:rsid w:val="006D75E7"/>
    <w:rsid w:val="006E3B46"/>
    <w:rsid w:val="006E5A3C"/>
    <w:rsid w:val="006E5BDE"/>
    <w:rsid w:val="006F35B0"/>
    <w:rsid w:val="0070059A"/>
    <w:rsid w:val="007120E0"/>
    <w:rsid w:val="00717637"/>
    <w:rsid w:val="00720502"/>
    <w:rsid w:val="00721409"/>
    <w:rsid w:val="007218F3"/>
    <w:rsid w:val="00730D0D"/>
    <w:rsid w:val="0073137C"/>
    <w:rsid w:val="00732742"/>
    <w:rsid w:val="00732D68"/>
    <w:rsid w:val="0073336B"/>
    <w:rsid w:val="007372A7"/>
    <w:rsid w:val="00741C14"/>
    <w:rsid w:val="00744970"/>
    <w:rsid w:val="00745CF3"/>
    <w:rsid w:val="00746605"/>
    <w:rsid w:val="0074701F"/>
    <w:rsid w:val="00750AA1"/>
    <w:rsid w:val="00750BCF"/>
    <w:rsid w:val="00750EB5"/>
    <w:rsid w:val="00753578"/>
    <w:rsid w:val="00753A6E"/>
    <w:rsid w:val="00753C5C"/>
    <w:rsid w:val="007546B3"/>
    <w:rsid w:val="00754B00"/>
    <w:rsid w:val="007556C2"/>
    <w:rsid w:val="00767BB0"/>
    <w:rsid w:val="00774ECE"/>
    <w:rsid w:val="00777D50"/>
    <w:rsid w:val="00781402"/>
    <w:rsid w:val="00781AC1"/>
    <w:rsid w:val="00784471"/>
    <w:rsid w:val="00784A17"/>
    <w:rsid w:val="007869AF"/>
    <w:rsid w:val="007923BB"/>
    <w:rsid w:val="007949CB"/>
    <w:rsid w:val="00794CCF"/>
    <w:rsid w:val="00796678"/>
    <w:rsid w:val="00797698"/>
    <w:rsid w:val="007B0F7A"/>
    <w:rsid w:val="007B450F"/>
    <w:rsid w:val="007B52B4"/>
    <w:rsid w:val="007C0EAF"/>
    <w:rsid w:val="007D2EAF"/>
    <w:rsid w:val="007D5709"/>
    <w:rsid w:val="007E0B4D"/>
    <w:rsid w:val="007E127B"/>
    <w:rsid w:val="007E36BE"/>
    <w:rsid w:val="007E617E"/>
    <w:rsid w:val="007F14B9"/>
    <w:rsid w:val="007F3C18"/>
    <w:rsid w:val="007F49A0"/>
    <w:rsid w:val="008011F8"/>
    <w:rsid w:val="00813188"/>
    <w:rsid w:val="00813709"/>
    <w:rsid w:val="008246AD"/>
    <w:rsid w:val="00832CB3"/>
    <w:rsid w:val="008370DA"/>
    <w:rsid w:val="00837844"/>
    <w:rsid w:val="008433F0"/>
    <w:rsid w:val="00844BE9"/>
    <w:rsid w:val="008456CA"/>
    <w:rsid w:val="00846924"/>
    <w:rsid w:val="00852D93"/>
    <w:rsid w:val="008531AE"/>
    <w:rsid w:val="008538D1"/>
    <w:rsid w:val="00854BD0"/>
    <w:rsid w:val="00855379"/>
    <w:rsid w:val="00856283"/>
    <w:rsid w:val="008570D5"/>
    <w:rsid w:val="00857575"/>
    <w:rsid w:val="00860C3F"/>
    <w:rsid w:val="008610E9"/>
    <w:rsid w:val="00862057"/>
    <w:rsid w:val="00865458"/>
    <w:rsid w:val="00865D0D"/>
    <w:rsid w:val="00866F2B"/>
    <w:rsid w:val="00876DC6"/>
    <w:rsid w:val="00882491"/>
    <w:rsid w:val="00884181"/>
    <w:rsid w:val="00884D81"/>
    <w:rsid w:val="0089044C"/>
    <w:rsid w:val="00891952"/>
    <w:rsid w:val="008945A3"/>
    <w:rsid w:val="008A0542"/>
    <w:rsid w:val="008A387A"/>
    <w:rsid w:val="008A3D07"/>
    <w:rsid w:val="008A40F0"/>
    <w:rsid w:val="008B1C4E"/>
    <w:rsid w:val="008B25E0"/>
    <w:rsid w:val="008B2F2A"/>
    <w:rsid w:val="008B4615"/>
    <w:rsid w:val="008B7EE2"/>
    <w:rsid w:val="008C01BF"/>
    <w:rsid w:val="008C0D70"/>
    <w:rsid w:val="008C4C4B"/>
    <w:rsid w:val="008C53F3"/>
    <w:rsid w:val="008C65A4"/>
    <w:rsid w:val="008D3148"/>
    <w:rsid w:val="008D339E"/>
    <w:rsid w:val="008D580E"/>
    <w:rsid w:val="008D7CE3"/>
    <w:rsid w:val="008D7FA8"/>
    <w:rsid w:val="008E0DF2"/>
    <w:rsid w:val="008F1848"/>
    <w:rsid w:val="008F39CF"/>
    <w:rsid w:val="008F51C2"/>
    <w:rsid w:val="008F723F"/>
    <w:rsid w:val="008F78EA"/>
    <w:rsid w:val="00901859"/>
    <w:rsid w:val="00901D37"/>
    <w:rsid w:val="00906A12"/>
    <w:rsid w:val="00907037"/>
    <w:rsid w:val="009135C3"/>
    <w:rsid w:val="00915039"/>
    <w:rsid w:val="00916081"/>
    <w:rsid w:val="00922E64"/>
    <w:rsid w:val="00927A5D"/>
    <w:rsid w:val="009321E4"/>
    <w:rsid w:val="0093465A"/>
    <w:rsid w:val="00942FDF"/>
    <w:rsid w:val="00944B38"/>
    <w:rsid w:val="00950832"/>
    <w:rsid w:val="00955508"/>
    <w:rsid w:val="00962C83"/>
    <w:rsid w:val="009651D9"/>
    <w:rsid w:val="0096520A"/>
    <w:rsid w:val="009660E5"/>
    <w:rsid w:val="00967DFA"/>
    <w:rsid w:val="009719DB"/>
    <w:rsid w:val="00977A91"/>
    <w:rsid w:val="009817AA"/>
    <w:rsid w:val="009870F4"/>
    <w:rsid w:val="00991126"/>
    <w:rsid w:val="00996481"/>
    <w:rsid w:val="009A21E9"/>
    <w:rsid w:val="009A26C3"/>
    <w:rsid w:val="009A564D"/>
    <w:rsid w:val="009B4DD2"/>
    <w:rsid w:val="009B62C0"/>
    <w:rsid w:val="009C0D63"/>
    <w:rsid w:val="009C41F5"/>
    <w:rsid w:val="009D0142"/>
    <w:rsid w:val="009D08E9"/>
    <w:rsid w:val="009D2B5B"/>
    <w:rsid w:val="009E11C4"/>
    <w:rsid w:val="009E2B5B"/>
    <w:rsid w:val="009E53C1"/>
    <w:rsid w:val="009E723D"/>
    <w:rsid w:val="009E755F"/>
    <w:rsid w:val="009F06B3"/>
    <w:rsid w:val="009F27D2"/>
    <w:rsid w:val="009F43EE"/>
    <w:rsid w:val="009F56AB"/>
    <w:rsid w:val="009F613C"/>
    <w:rsid w:val="00A033AF"/>
    <w:rsid w:val="00A03A13"/>
    <w:rsid w:val="00A056B4"/>
    <w:rsid w:val="00A10DC5"/>
    <w:rsid w:val="00A111C5"/>
    <w:rsid w:val="00A13C8D"/>
    <w:rsid w:val="00A17D4A"/>
    <w:rsid w:val="00A21163"/>
    <w:rsid w:val="00A25D78"/>
    <w:rsid w:val="00A27C0B"/>
    <w:rsid w:val="00A27FEC"/>
    <w:rsid w:val="00A33257"/>
    <w:rsid w:val="00A3669E"/>
    <w:rsid w:val="00A46077"/>
    <w:rsid w:val="00A474E4"/>
    <w:rsid w:val="00A510AE"/>
    <w:rsid w:val="00A55D1A"/>
    <w:rsid w:val="00A601DC"/>
    <w:rsid w:val="00A650A1"/>
    <w:rsid w:val="00A671E2"/>
    <w:rsid w:val="00A757FC"/>
    <w:rsid w:val="00A84622"/>
    <w:rsid w:val="00A879B1"/>
    <w:rsid w:val="00A90C36"/>
    <w:rsid w:val="00A92E61"/>
    <w:rsid w:val="00A967E6"/>
    <w:rsid w:val="00AA2C14"/>
    <w:rsid w:val="00AA4707"/>
    <w:rsid w:val="00AA647B"/>
    <w:rsid w:val="00AB0BEC"/>
    <w:rsid w:val="00AB27A5"/>
    <w:rsid w:val="00AB4A6B"/>
    <w:rsid w:val="00AB6ADB"/>
    <w:rsid w:val="00AC0C0C"/>
    <w:rsid w:val="00AC154E"/>
    <w:rsid w:val="00AC1CDC"/>
    <w:rsid w:val="00AC2BE1"/>
    <w:rsid w:val="00AC2BED"/>
    <w:rsid w:val="00AC3E0C"/>
    <w:rsid w:val="00AC4441"/>
    <w:rsid w:val="00AC505C"/>
    <w:rsid w:val="00AC5338"/>
    <w:rsid w:val="00AC5BC0"/>
    <w:rsid w:val="00AC70B3"/>
    <w:rsid w:val="00AC77A4"/>
    <w:rsid w:val="00AE0226"/>
    <w:rsid w:val="00AE2CF7"/>
    <w:rsid w:val="00AE4542"/>
    <w:rsid w:val="00AE4B80"/>
    <w:rsid w:val="00AF3706"/>
    <w:rsid w:val="00AF3CE0"/>
    <w:rsid w:val="00AF5B98"/>
    <w:rsid w:val="00B01C9B"/>
    <w:rsid w:val="00B137FD"/>
    <w:rsid w:val="00B202AE"/>
    <w:rsid w:val="00B2068A"/>
    <w:rsid w:val="00B21666"/>
    <w:rsid w:val="00B2512A"/>
    <w:rsid w:val="00B260A4"/>
    <w:rsid w:val="00B312C4"/>
    <w:rsid w:val="00B3135E"/>
    <w:rsid w:val="00B34A6F"/>
    <w:rsid w:val="00B4061F"/>
    <w:rsid w:val="00B40CBD"/>
    <w:rsid w:val="00B40D03"/>
    <w:rsid w:val="00B41ABB"/>
    <w:rsid w:val="00B44F0F"/>
    <w:rsid w:val="00B450E1"/>
    <w:rsid w:val="00B45E8D"/>
    <w:rsid w:val="00B47756"/>
    <w:rsid w:val="00B52B47"/>
    <w:rsid w:val="00B5488F"/>
    <w:rsid w:val="00B57256"/>
    <w:rsid w:val="00B617E9"/>
    <w:rsid w:val="00B6438C"/>
    <w:rsid w:val="00B6492E"/>
    <w:rsid w:val="00B72CB9"/>
    <w:rsid w:val="00B7358E"/>
    <w:rsid w:val="00B73F59"/>
    <w:rsid w:val="00B80C59"/>
    <w:rsid w:val="00B8220C"/>
    <w:rsid w:val="00B91343"/>
    <w:rsid w:val="00B961E8"/>
    <w:rsid w:val="00BA0308"/>
    <w:rsid w:val="00BA57E5"/>
    <w:rsid w:val="00BA5BE7"/>
    <w:rsid w:val="00BA76DB"/>
    <w:rsid w:val="00BA7ED2"/>
    <w:rsid w:val="00BB0406"/>
    <w:rsid w:val="00BB278A"/>
    <w:rsid w:val="00BB7EAE"/>
    <w:rsid w:val="00BC4B42"/>
    <w:rsid w:val="00BC4D76"/>
    <w:rsid w:val="00BC6793"/>
    <w:rsid w:val="00BC6F1D"/>
    <w:rsid w:val="00BD305E"/>
    <w:rsid w:val="00BD4EB6"/>
    <w:rsid w:val="00BD5F8C"/>
    <w:rsid w:val="00BE3923"/>
    <w:rsid w:val="00BE41B1"/>
    <w:rsid w:val="00BE5D05"/>
    <w:rsid w:val="00BE6C3A"/>
    <w:rsid w:val="00BF1C5C"/>
    <w:rsid w:val="00BF452C"/>
    <w:rsid w:val="00C013D8"/>
    <w:rsid w:val="00C01815"/>
    <w:rsid w:val="00C11ED5"/>
    <w:rsid w:val="00C1387C"/>
    <w:rsid w:val="00C16E04"/>
    <w:rsid w:val="00C17038"/>
    <w:rsid w:val="00C2031F"/>
    <w:rsid w:val="00C24DFB"/>
    <w:rsid w:val="00C25CAC"/>
    <w:rsid w:val="00C3267A"/>
    <w:rsid w:val="00C352BD"/>
    <w:rsid w:val="00C52D91"/>
    <w:rsid w:val="00C52EE4"/>
    <w:rsid w:val="00C53B47"/>
    <w:rsid w:val="00C54B4A"/>
    <w:rsid w:val="00C5724F"/>
    <w:rsid w:val="00C663C8"/>
    <w:rsid w:val="00C7145D"/>
    <w:rsid w:val="00C71CD3"/>
    <w:rsid w:val="00C755C0"/>
    <w:rsid w:val="00CA1D57"/>
    <w:rsid w:val="00CA5D81"/>
    <w:rsid w:val="00CB17A8"/>
    <w:rsid w:val="00CB1972"/>
    <w:rsid w:val="00CC26D7"/>
    <w:rsid w:val="00CC3CDD"/>
    <w:rsid w:val="00CC4242"/>
    <w:rsid w:val="00CC54FC"/>
    <w:rsid w:val="00CC5D04"/>
    <w:rsid w:val="00CD23C1"/>
    <w:rsid w:val="00CD5345"/>
    <w:rsid w:val="00CD7102"/>
    <w:rsid w:val="00CD75A4"/>
    <w:rsid w:val="00CE0D47"/>
    <w:rsid w:val="00CE0D75"/>
    <w:rsid w:val="00CE2FBB"/>
    <w:rsid w:val="00CE5C7A"/>
    <w:rsid w:val="00CE78ED"/>
    <w:rsid w:val="00CF3F70"/>
    <w:rsid w:val="00D02FAB"/>
    <w:rsid w:val="00D03963"/>
    <w:rsid w:val="00D04ECF"/>
    <w:rsid w:val="00D12470"/>
    <w:rsid w:val="00D1306D"/>
    <w:rsid w:val="00D24424"/>
    <w:rsid w:val="00D35AAB"/>
    <w:rsid w:val="00D35CAE"/>
    <w:rsid w:val="00D36562"/>
    <w:rsid w:val="00D36EFA"/>
    <w:rsid w:val="00D41C5B"/>
    <w:rsid w:val="00D44729"/>
    <w:rsid w:val="00D47CBF"/>
    <w:rsid w:val="00D511EB"/>
    <w:rsid w:val="00D61DAE"/>
    <w:rsid w:val="00D61FE7"/>
    <w:rsid w:val="00D620E2"/>
    <w:rsid w:val="00D64C54"/>
    <w:rsid w:val="00D74786"/>
    <w:rsid w:val="00D80822"/>
    <w:rsid w:val="00D82500"/>
    <w:rsid w:val="00D82A54"/>
    <w:rsid w:val="00D83D3D"/>
    <w:rsid w:val="00D872E0"/>
    <w:rsid w:val="00D951F4"/>
    <w:rsid w:val="00D95624"/>
    <w:rsid w:val="00D9684D"/>
    <w:rsid w:val="00DA1421"/>
    <w:rsid w:val="00DA2F17"/>
    <w:rsid w:val="00DA638C"/>
    <w:rsid w:val="00DA6C6E"/>
    <w:rsid w:val="00DB060B"/>
    <w:rsid w:val="00DC0A2C"/>
    <w:rsid w:val="00DC67BF"/>
    <w:rsid w:val="00DC781C"/>
    <w:rsid w:val="00DD2B30"/>
    <w:rsid w:val="00DD302F"/>
    <w:rsid w:val="00DD747C"/>
    <w:rsid w:val="00DD78B6"/>
    <w:rsid w:val="00DE29A8"/>
    <w:rsid w:val="00DE2F1D"/>
    <w:rsid w:val="00DF11D1"/>
    <w:rsid w:val="00E0024C"/>
    <w:rsid w:val="00E109C7"/>
    <w:rsid w:val="00E10F7C"/>
    <w:rsid w:val="00E118B8"/>
    <w:rsid w:val="00E130DE"/>
    <w:rsid w:val="00E13889"/>
    <w:rsid w:val="00E305DF"/>
    <w:rsid w:val="00E30FEE"/>
    <w:rsid w:val="00E327EF"/>
    <w:rsid w:val="00E3386F"/>
    <w:rsid w:val="00E44693"/>
    <w:rsid w:val="00E55700"/>
    <w:rsid w:val="00E55DB1"/>
    <w:rsid w:val="00E5632A"/>
    <w:rsid w:val="00E650DB"/>
    <w:rsid w:val="00E66C71"/>
    <w:rsid w:val="00E7100A"/>
    <w:rsid w:val="00E72E94"/>
    <w:rsid w:val="00E72EFE"/>
    <w:rsid w:val="00E741DF"/>
    <w:rsid w:val="00E85497"/>
    <w:rsid w:val="00E86C49"/>
    <w:rsid w:val="00EA11A6"/>
    <w:rsid w:val="00EA1F62"/>
    <w:rsid w:val="00EB24DB"/>
    <w:rsid w:val="00EB4C99"/>
    <w:rsid w:val="00EB64E2"/>
    <w:rsid w:val="00EC5F7C"/>
    <w:rsid w:val="00EC7663"/>
    <w:rsid w:val="00ED59C8"/>
    <w:rsid w:val="00ED6159"/>
    <w:rsid w:val="00EF214E"/>
    <w:rsid w:val="00F01D73"/>
    <w:rsid w:val="00F028A3"/>
    <w:rsid w:val="00F058A9"/>
    <w:rsid w:val="00F070AF"/>
    <w:rsid w:val="00F07896"/>
    <w:rsid w:val="00F1354C"/>
    <w:rsid w:val="00F15B63"/>
    <w:rsid w:val="00F17AE2"/>
    <w:rsid w:val="00F237DD"/>
    <w:rsid w:val="00F24F21"/>
    <w:rsid w:val="00F31772"/>
    <w:rsid w:val="00F32463"/>
    <w:rsid w:val="00F43B4B"/>
    <w:rsid w:val="00F44DBA"/>
    <w:rsid w:val="00F567C6"/>
    <w:rsid w:val="00F602B9"/>
    <w:rsid w:val="00F60D49"/>
    <w:rsid w:val="00F65E1D"/>
    <w:rsid w:val="00F729DF"/>
    <w:rsid w:val="00F75CA6"/>
    <w:rsid w:val="00F77388"/>
    <w:rsid w:val="00F806CC"/>
    <w:rsid w:val="00F80AE8"/>
    <w:rsid w:val="00F8577E"/>
    <w:rsid w:val="00F950FA"/>
    <w:rsid w:val="00F960D8"/>
    <w:rsid w:val="00FB18DB"/>
    <w:rsid w:val="00FD0D1E"/>
    <w:rsid w:val="00FD23F9"/>
    <w:rsid w:val="00FD3EE9"/>
    <w:rsid w:val="00FD4731"/>
    <w:rsid w:val="00FD6593"/>
    <w:rsid w:val="00FD7B11"/>
    <w:rsid w:val="00FE4AC0"/>
    <w:rsid w:val="00FF02E7"/>
    <w:rsid w:val="00FF15D1"/>
    <w:rsid w:val="00FF371A"/>
    <w:rsid w:val="00FF52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2C6802"/>
  <w15:docId w15:val="{7E888E69-1F20-48F6-B48F-98704125EB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iPriority="0" w:unhideWhenUsed="1"/>
    <w:lsdException w:name="List Bullet 3" w:semiHidden="1" w:uiPriority="0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iPriority="0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2nd Heading"/>
    <w:basedOn w:val="Normal"/>
    <w:next w:val="Normal"/>
    <w:link w:val="Heading1Char"/>
    <w:uiPriority w:val="9"/>
    <w:qFormat/>
    <w:rsid w:val="004E753D"/>
    <w:pPr>
      <w:keepNext/>
      <w:keepLines/>
      <w:spacing w:before="240" w:after="0" w:line="360" w:lineRule="auto"/>
      <w:outlineLvl w:val="0"/>
    </w:pPr>
    <w:rPr>
      <w:rFonts w:eastAsiaTheme="majorEastAsia" w:cstheme="majorBidi"/>
      <w:b/>
      <w:sz w:val="24"/>
      <w:szCs w:val="32"/>
      <w:lang w:val="en-US"/>
    </w:rPr>
  </w:style>
  <w:style w:type="paragraph" w:styleId="Heading2">
    <w:name w:val="heading 2"/>
    <w:aliases w:val="3rd Heading"/>
    <w:basedOn w:val="Normal"/>
    <w:next w:val="Normal"/>
    <w:link w:val="Heading2Char"/>
    <w:unhideWhenUsed/>
    <w:qFormat/>
    <w:rsid w:val="004E753D"/>
    <w:pPr>
      <w:keepNext/>
      <w:keepLines/>
      <w:spacing w:before="40" w:after="0" w:line="360" w:lineRule="auto"/>
      <w:outlineLvl w:val="1"/>
    </w:pPr>
    <w:rPr>
      <w:rFonts w:ascii="Calibri" w:eastAsiaTheme="majorEastAsia" w:hAnsi="Calibri" w:cstheme="majorBidi"/>
      <w:b/>
      <w:szCs w:val="26"/>
      <w:lang w:val="en-US"/>
    </w:rPr>
  </w:style>
  <w:style w:type="paragraph" w:styleId="Heading3">
    <w:name w:val="heading 3"/>
    <w:aliases w:val="4th Heading"/>
    <w:basedOn w:val="Normal"/>
    <w:next w:val="Normal"/>
    <w:link w:val="Heading3Char"/>
    <w:unhideWhenUsed/>
    <w:qFormat/>
    <w:pPr>
      <w:keepNext/>
      <w:keepLines/>
      <w:spacing w:before="40" w:after="0" w:line="360" w:lineRule="auto"/>
      <w:outlineLvl w:val="2"/>
    </w:pPr>
    <w:rPr>
      <w:rFonts w:eastAsiaTheme="majorEastAsia" w:cstheme="majorBidi"/>
      <w:i/>
      <w:color w:val="1F4D78" w:themeColor="accent1" w:themeShade="7F"/>
      <w:sz w:val="24"/>
      <w:szCs w:val="24"/>
      <w:lang w:val="en-US"/>
    </w:rPr>
  </w:style>
  <w:style w:type="paragraph" w:styleId="Heading4">
    <w:name w:val="heading 4"/>
    <w:aliases w:val="Captions"/>
    <w:basedOn w:val="Normal"/>
    <w:next w:val="Normal"/>
    <w:link w:val="Heading4Char"/>
    <w:unhideWhenUsed/>
    <w:qFormat/>
    <w:rsid w:val="004E753D"/>
    <w:pPr>
      <w:keepNext/>
      <w:keepLines/>
      <w:spacing w:before="40" w:after="0" w:line="360" w:lineRule="auto"/>
      <w:outlineLvl w:val="3"/>
    </w:pPr>
    <w:rPr>
      <w:rFonts w:eastAsiaTheme="majorEastAsia" w:cstheme="majorBidi"/>
      <w:iCs/>
      <w:sz w:val="20"/>
      <w:lang w:val="en-US"/>
    </w:rPr>
  </w:style>
  <w:style w:type="paragraph" w:styleId="Heading5">
    <w:name w:val="heading 5"/>
    <w:basedOn w:val="Normal"/>
    <w:next w:val="Normal"/>
    <w:link w:val="Heading5Char"/>
    <w:qFormat/>
    <w:rsid w:val="004E753D"/>
    <w:pPr>
      <w:keepNext/>
      <w:spacing w:before="120" w:after="120" w:line="300" w:lineRule="atLeast"/>
      <w:jc w:val="both"/>
      <w:outlineLvl w:val="4"/>
    </w:pPr>
    <w:rPr>
      <w:rFonts w:ascii="Arial" w:eastAsia="Times New Roman" w:hAnsi="Arial" w:cs="Arial"/>
      <w:bCs/>
      <w:i/>
      <w:iCs/>
      <w:smallCaps/>
      <w:color w:val="333333"/>
      <w:sz w:val="20"/>
      <w:szCs w:val="26"/>
      <w:lang w:val="en-US" w:eastAsia="nl-NL"/>
    </w:rPr>
  </w:style>
  <w:style w:type="paragraph" w:styleId="Heading6">
    <w:name w:val="heading 6"/>
    <w:basedOn w:val="Normal"/>
    <w:next w:val="Normal"/>
    <w:link w:val="Heading6Char"/>
    <w:qFormat/>
    <w:rsid w:val="004E753D"/>
    <w:pPr>
      <w:keepNext/>
      <w:spacing w:before="120" w:after="120" w:line="300" w:lineRule="atLeast"/>
      <w:jc w:val="both"/>
      <w:outlineLvl w:val="5"/>
    </w:pPr>
    <w:rPr>
      <w:rFonts w:ascii="Arial" w:eastAsia="Times New Roman" w:hAnsi="Arial" w:cs="Arial"/>
      <w:i/>
      <w:color w:val="333333"/>
      <w:sz w:val="20"/>
      <w:szCs w:val="20"/>
      <w:lang w:val="en-US" w:eastAsia="nl-NL"/>
    </w:rPr>
  </w:style>
  <w:style w:type="paragraph" w:styleId="Heading7">
    <w:name w:val="heading 7"/>
    <w:next w:val="Paragraph"/>
    <w:link w:val="Heading7Char"/>
    <w:qFormat/>
    <w:rsid w:val="004E753D"/>
    <w:pPr>
      <w:keepNext/>
      <w:tabs>
        <w:tab w:val="num" w:pos="0"/>
      </w:tabs>
      <w:spacing w:after="240" w:line="240" w:lineRule="auto"/>
      <w:outlineLvl w:val="6"/>
    </w:pPr>
    <w:rPr>
      <w:rFonts w:ascii="Times New Roman Bold" w:eastAsia="Times New Roman" w:hAnsi="Times New Roman Bold" w:cs="Arial"/>
      <w:b/>
      <w:iCs/>
      <w:sz w:val="24"/>
      <w:szCs w:val="24"/>
      <w:lang w:val="en-US"/>
    </w:rPr>
  </w:style>
  <w:style w:type="paragraph" w:styleId="Heading8">
    <w:name w:val="heading 8"/>
    <w:next w:val="Paragraph"/>
    <w:link w:val="Heading8Char"/>
    <w:qFormat/>
    <w:rsid w:val="004E753D"/>
    <w:pPr>
      <w:keepNext/>
      <w:tabs>
        <w:tab w:val="num" w:pos="0"/>
      </w:tabs>
      <w:spacing w:after="240" w:line="240" w:lineRule="auto"/>
      <w:outlineLvl w:val="7"/>
    </w:pPr>
    <w:rPr>
      <w:rFonts w:ascii="Times New Roman Bold" w:eastAsia="Times New Roman" w:hAnsi="Times New Roman Bold" w:cs="Arial"/>
      <w:b/>
      <w:iCs/>
      <w:sz w:val="24"/>
      <w:szCs w:val="24"/>
      <w:lang w:val="en-US"/>
    </w:rPr>
  </w:style>
  <w:style w:type="paragraph" w:styleId="Heading9">
    <w:name w:val="heading 9"/>
    <w:next w:val="Paragraph"/>
    <w:link w:val="Heading9Char"/>
    <w:qFormat/>
    <w:rsid w:val="004E753D"/>
    <w:pPr>
      <w:keepNext/>
      <w:tabs>
        <w:tab w:val="num" w:pos="0"/>
      </w:tabs>
      <w:spacing w:after="240" w:line="240" w:lineRule="auto"/>
      <w:outlineLvl w:val="8"/>
    </w:pPr>
    <w:rPr>
      <w:rFonts w:ascii="Times New Roman Bold" w:eastAsia="Times New Roman" w:hAnsi="Times New Roman Bold" w:cs="Arial"/>
      <w:b/>
      <w:iCs/>
      <w:sz w:val="24"/>
      <w:szCs w:val="24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</w:style>
  <w:style w:type="paragraph" w:styleId="Footer">
    <w:name w:val="footer"/>
    <w:basedOn w:val="Normal"/>
    <w:link w:val="FooterChar"/>
    <w:unhideWhenUsed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</w:style>
  <w:style w:type="character" w:styleId="CommentReference">
    <w:name w:val="annotation reference"/>
    <w:basedOn w:val="DefaultParagraphFont"/>
    <w:semiHidden/>
    <w:unhideWhenUsed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nhideWhenUsed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ListParagraph">
    <w:name w:val="List Paragraph"/>
    <w:basedOn w:val="Normal"/>
    <w:link w:val="ListParagraphChar"/>
    <w:uiPriority w:val="34"/>
    <w:qFormat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pPr>
      <w:spacing w:after="0" w:line="48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pPr>
      <w:spacing w:after="0"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808080"/>
      <w:shd w:val="clear" w:color="auto" w:fill="E6E6E6"/>
    </w:rPr>
  </w:style>
  <w:style w:type="character" w:customStyle="1" w:styleId="Heading3Char">
    <w:name w:val="Heading 3 Char"/>
    <w:aliases w:val="4th Heading Char"/>
    <w:basedOn w:val="DefaultParagraphFont"/>
    <w:link w:val="Heading3"/>
    <w:rPr>
      <w:rFonts w:eastAsiaTheme="majorEastAsia" w:cstheme="majorBidi"/>
      <w:i/>
      <w:color w:val="1F4D78" w:themeColor="accent1" w:themeShade="7F"/>
      <w:sz w:val="24"/>
      <w:szCs w:val="24"/>
      <w:lang w:val="en-US"/>
    </w:rPr>
  </w:style>
  <w:style w:type="character" w:customStyle="1" w:styleId="ListParagraphChar">
    <w:name w:val="List Paragraph Char"/>
    <w:link w:val="ListParagraph"/>
    <w:uiPriority w:val="34"/>
  </w:style>
  <w:style w:type="paragraph" w:styleId="Revision">
    <w:name w:val="Revision"/>
    <w:hidden/>
    <w:uiPriority w:val="99"/>
    <w:semiHidden/>
    <w:pPr>
      <w:spacing w:after="0" w:line="240" w:lineRule="auto"/>
    </w:pPr>
  </w:style>
  <w:style w:type="table" w:customStyle="1" w:styleId="LightList-Accent1215">
    <w:name w:val="Light List - Accent 1215"/>
    <w:basedOn w:val="TableNormal"/>
    <w:uiPriority w:val="61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paragraph" w:styleId="Caption">
    <w:name w:val="caption"/>
    <w:basedOn w:val="Normal"/>
    <w:next w:val="Normal"/>
    <w:uiPriority w:val="35"/>
    <w:qFormat/>
    <w:pPr>
      <w:tabs>
        <w:tab w:val="left" w:pos="1134"/>
      </w:tabs>
      <w:spacing w:after="120" w:line="300" w:lineRule="atLeast"/>
    </w:pPr>
    <w:rPr>
      <w:rFonts w:ascii="Arial" w:eastAsia="Times New Roman" w:hAnsi="Arial" w:cs="Arial"/>
      <w:b/>
      <w:bCs/>
      <w:color w:val="000000"/>
      <w:sz w:val="20"/>
      <w:szCs w:val="20"/>
      <w:lang w:val="en-US" w:eastAsia="nl-NL"/>
    </w:rPr>
  </w:style>
  <w:style w:type="character" w:customStyle="1" w:styleId="Heading1Char">
    <w:name w:val="Heading 1 Char"/>
    <w:aliases w:val="2nd Heading Char"/>
    <w:basedOn w:val="DefaultParagraphFont"/>
    <w:link w:val="Heading1"/>
    <w:uiPriority w:val="9"/>
    <w:rsid w:val="004E753D"/>
    <w:rPr>
      <w:rFonts w:eastAsiaTheme="majorEastAsia" w:cstheme="majorBidi"/>
      <w:b/>
      <w:sz w:val="24"/>
      <w:szCs w:val="32"/>
      <w:lang w:val="en-US"/>
    </w:rPr>
  </w:style>
  <w:style w:type="character" w:customStyle="1" w:styleId="Heading2Char">
    <w:name w:val="Heading 2 Char"/>
    <w:aliases w:val="3rd Heading Char"/>
    <w:basedOn w:val="DefaultParagraphFont"/>
    <w:link w:val="Heading2"/>
    <w:rsid w:val="004E753D"/>
    <w:rPr>
      <w:rFonts w:ascii="Calibri" w:eastAsiaTheme="majorEastAsia" w:hAnsi="Calibri" w:cstheme="majorBidi"/>
      <w:b/>
      <w:szCs w:val="26"/>
      <w:lang w:val="en-US"/>
    </w:rPr>
  </w:style>
  <w:style w:type="character" w:customStyle="1" w:styleId="Heading4Char">
    <w:name w:val="Heading 4 Char"/>
    <w:aliases w:val="Captions Char"/>
    <w:basedOn w:val="DefaultParagraphFont"/>
    <w:link w:val="Heading4"/>
    <w:rsid w:val="004E753D"/>
    <w:rPr>
      <w:rFonts w:eastAsiaTheme="majorEastAsia" w:cstheme="majorBidi"/>
      <w:iCs/>
      <w:sz w:val="20"/>
      <w:lang w:val="en-US"/>
    </w:rPr>
  </w:style>
  <w:style w:type="character" w:customStyle="1" w:styleId="Heading5Char">
    <w:name w:val="Heading 5 Char"/>
    <w:basedOn w:val="DefaultParagraphFont"/>
    <w:link w:val="Heading5"/>
    <w:rsid w:val="004E753D"/>
    <w:rPr>
      <w:rFonts w:ascii="Arial" w:eastAsia="Times New Roman" w:hAnsi="Arial" w:cs="Arial"/>
      <w:bCs/>
      <w:i/>
      <w:iCs/>
      <w:smallCaps/>
      <w:color w:val="333333"/>
      <w:sz w:val="20"/>
      <w:szCs w:val="26"/>
      <w:lang w:val="en-US" w:eastAsia="nl-NL"/>
    </w:rPr>
  </w:style>
  <w:style w:type="character" w:customStyle="1" w:styleId="Heading6Char">
    <w:name w:val="Heading 6 Char"/>
    <w:basedOn w:val="DefaultParagraphFont"/>
    <w:link w:val="Heading6"/>
    <w:rsid w:val="004E753D"/>
    <w:rPr>
      <w:rFonts w:ascii="Arial" w:eastAsia="Times New Roman" w:hAnsi="Arial" w:cs="Arial"/>
      <w:i/>
      <w:color w:val="333333"/>
      <w:sz w:val="20"/>
      <w:szCs w:val="20"/>
      <w:lang w:val="en-US" w:eastAsia="nl-NL"/>
    </w:rPr>
  </w:style>
  <w:style w:type="character" w:customStyle="1" w:styleId="Heading7Char">
    <w:name w:val="Heading 7 Char"/>
    <w:basedOn w:val="DefaultParagraphFont"/>
    <w:link w:val="Heading7"/>
    <w:rsid w:val="004E753D"/>
    <w:rPr>
      <w:rFonts w:ascii="Times New Roman Bold" w:eastAsia="Times New Roman" w:hAnsi="Times New Roman Bold" w:cs="Arial"/>
      <w:b/>
      <w:iCs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rsid w:val="004E753D"/>
    <w:rPr>
      <w:rFonts w:ascii="Times New Roman Bold" w:eastAsia="Times New Roman" w:hAnsi="Times New Roman Bold" w:cs="Arial"/>
      <w:b/>
      <w:iCs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rsid w:val="004E753D"/>
    <w:rPr>
      <w:rFonts w:ascii="Times New Roman Bold" w:eastAsia="Times New Roman" w:hAnsi="Times New Roman Bold" w:cs="Arial"/>
      <w:b/>
      <w:iCs/>
      <w:sz w:val="24"/>
      <w:szCs w:val="24"/>
      <w:lang w:val="en-US"/>
    </w:rPr>
  </w:style>
  <w:style w:type="paragraph" w:styleId="Title">
    <w:name w:val="Title"/>
    <w:basedOn w:val="Normal"/>
    <w:next w:val="Normal"/>
    <w:link w:val="TitleChar"/>
    <w:qFormat/>
    <w:rsid w:val="004E753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rsid w:val="004E753D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NoSpacing">
    <w:name w:val="No Spacing"/>
    <w:aliases w:val="1st Heading"/>
    <w:basedOn w:val="Normal"/>
    <w:next w:val="Normal"/>
    <w:uiPriority w:val="1"/>
    <w:qFormat/>
    <w:rsid w:val="004E753D"/>
    <w:pPr>
      <w:spacing w:after="0" w:line="360" w:lineRule="auto"/>
    </w:pPr>
    <w:rPr>
      <w:b/>
      <w:sz w:val="28"/>
      <w:lang w:val="en-US"/>
    </w:rPr>
  </w:style>
  <w:style w:type="character" w:customStyle="1" w:styleId="ilfuvd">
    <w:name w:val="ilfuvd"/>
    <w:basedOn w:val="DefaultParagraphFont"/>
    <w:rsid w:val="004E753D"/>
  </w:style>
  <w:style w:type="character" w:styleId="FollowedHyperlink">
    <w:name w:val="FollowedHyperlink"/>
    <w:basedOn w:val="DefaultParagraphFont"/>
    <w:uiPriority w:val="99"/>
    <w:semiHidden/>
    <w:unhideWhenUsed/>
    <w:rsid w:val="004E753D"/>
    <w:rPr>
      <w:color w:val="954F72" w:themeColor="followedHyperlink"/>
      <w:u w:val="single"/>
    </w:rPr>
  </w:style>
  <w:style w:type="paragraph" w:customStyle="1" w:styleId="Default">
    <w:name w:val="Default"/>
    <w:rsid w:val="004E753D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US"/>
    </w:rPr>
  </w:style>
  <w:style w:type="character" w:customStyle="1" w:styleId="UnresolvedMention2">
    <w:name w:val="Unresolved Mention2"/>
    <w:basedOn w:val="DefaultParagraphFont"/>
    <w:uiPriority w:val="99"/>
    <w:unhideWhenUsed/>
    <w:rsid w:val="004E753D"/>
    <w:rPr>
      <w:color w:val="808080"/>
      <w:shd w:val="clear" w:color="auto" w:fill="E6E6E6"/>
    </w:rPr>
  </w:style>
  <w:style w:type="paragraph" w:customStyle="1" w:styleId="Bijlage">
    <w:name w:val="Bijlage"/>
    <w:basedOn w:val="Normal"/>
    <w:next w:val="Normal"/>
    <w:semiHidden/>
    <w:rsid w:val="004E753D"/>
    <w:pPr>
      <w:pageBreakBefore/>
      <w:numPr>
        <w:numId w:val="7"/>
      </w:numPr>
      <w:tabs>
        <w:tab w:val="clear" w:pos="1800"/>
        <w:tab w:val="num" w:pos="360"/>
        <w:tab w:val="left" w:pos="1134"/>
      </w:tabs>
      <w:spacing w:after="240" w:line="360" w:lineRule="auto"/>
      <w:ind w:left="0" w:firstLine="0"/>
      <w:jc w:val="both"/>
      <w:outlineLvl w:val="3"/>
    </w:pPr>
    <w:rPr>
      <w:rFonts w:ascii="Eras Medium ITC" w:eastAsia="Times New Roman" w:hAnsi="Eras Medium ITC" w:cs="Arial"/>
      <w:i/>
      <w:color w:val="CC0000"/>
      <w:sz w:val="40"/>
      <w:szCs w:val="20"/>
      <w:lang w:val="en-US" w:eastAsia="nl-NL"/>
    </w:rPr>
  </w:style>
  <w:style w:type="paragraph" w:styleId="TableofFigures">
    <w:name w:val="table of figures"/>
    <w:basedOn w:val="Normal"/>
    <w:next w:val="Normal"/>
    <w:uiPriority w:val="99"/>
    <w:rsid w:val="004E753D"/>
    <w:pPr>
      <w:tabs>
        <w:tab w:val="left" w:pos="1134"/>
        <w:tab w:val="right" w:pos="9360"/>
      </w:tabs>
      <w:spacing w:after="0" w:line="300" w:lineRule="atLeast"/>
      <w:jc w:val="both"/>
    </w:pPr>
    <w:rPr>
      <w:rFonts w:ascii="Arial" w:eastAsia="Times New Roman" w:hAnsi="Arial" w:cs="Arial"/>
      <w:color w:val="000000"/>
      <w:sz w:val="21"/>
      <w:szCs w:val="20"/>
      <w:lang w:val="en-US" w:eastAsia="nl-NL"/>
    </w:rPr>
  </w:style>
  <w:style w:type="paragraph" w:customStyle="1" w:styleId="StyleBullet2">
    <w:name w:val="StyleBullet2"/>
    <w:basedOn w:val="Normal"/>
    <w:rsid w:val="004E753D"/>
    <w:pPr>
      <w:numPr>
        <w:numId w:val="9"/>
      </w:numPr>
      <w:tabs>
        <w:tab w:val="left" w:pos="454"/>
      </w:tabs>
      <w:spacing w:after="0" w:line="360" w:lineRule="atLeast"/>
      <w:ind w:left="738" w:hanging="284"/>
      <w:jc w:val="both"/>
    </w:pPr>
    <w:rPr>
      <w:rFonts w:ascii="Arial" w:eastAsia="Times New Roman" w:hAnsi="Arial" w:cs="Arial"/>
      <w:color w:val="333333"/>
      <w:sz w:val="21"/>
      <w:szCs w:val="20"/>
      <w:lang w:val="en-US" w:eastAsia="nl-NL"/>
    </w:rPr>
  </w:style>
  <w:style w:type="paragraph" w:customStyle="1" w:styleId="StyleBullet1">
    <w:name w:val="StyleBullet1"/>
    <w:basedOn w:val="Normal"/>
    <w:uiPriority w:val="99"/>
    <w:rsid w:val="004E753D"/>
    <w:pPr>
      <w:numPr>
        <w:numId w:val="8"/>
      </w:numPr>
      <w:tabs>
        <w:tab w:val="left" w:pos="198"/>
      </w:tabs>
      <w:spacing w:after="0" w:line="360" w:lineRule="atLeast"/>
      <w:ind w:left="453" w:hanging="255"/>
      <w:jc w:val="both"/>
    </w:pPr>
    <w:rPr>
      <w:rFonts w:ascii="Arial" w:eastAsia="Times New Roman" w:hAnsi="Arial" w:cs="Arial"/>
      <w:color w:val="333333"/>
      <w:sz w:val="21"/>
      <w:szCs w:val="20"/>
      <w:lang w:val="en-US" w:eastAsia="nl-NL"/>
    </w:rPr>
  </w:style>
  <w:style w:type="paragraph" w:customStyle="1" w:styleId="StyleTOC">
    <w:name w:val="StyleTOC"/>
    <w:basedOn w:val="Normal"/>
    <w:next w:val="Normal"/>
    <w:rsid w:val="004E753D"/>
    <w:pPr>
      <w:spacing w:after="0" w:line="780" w:lineRule="atLeast"/>
      <w:jc w:val="both"/>
    </w:pPr>
    <w:rPr>
      <w:rFonts w:ascii="Arial" w:eastAsia="Times New Roman" w:hAnsi="Arial" w:cs="Arial"/>
      <w:b/>
      <w:color w:val="333333"/>
      <w:sz w:val="50"/>
      <w:szCs w:val="20"/>
      <w:lang w:val="en-US" w:eastAsia="nl-NL"/>
    </w:rPr>
  </w:style>
  <w:style w:type="paragraph" w:styleId="TOC1">
    <w:name w:val="toc 1"/>
    <w:basedOn w:val="Normal"/>
    <w:next w:val="Tussentekstje"/>
    <w:uiPriority w:val="39"/>
    <w:qFormat/>
    <w:rsid w:val="004E753D"/>
    <w:pPr>
      <w:spacing w:before="360" w:after="360" w:line="240" w:lineRule="auto"/>
      <w:jc w:val="both"/>
    </w:pPr>
    <w:rPr>
      <w:rFonts w:eastAsia="Times New Roman" w:cstheme="minorHAnsi"/>
      <w:b/>
      <w:bCs/>
      <w:caps/>
      <w:color w:val="000000"/>
      <w:szCs w:val="26"/>
      <w:u w:val="single"/>
      <w:lang w:val="en-US" w:eastAsia="nl-NL"/>
    </w:rPr>
  </w:style>
  <w:style w:type="paragraph" w:styleId="TOC2">
    <w:name w:val="toc 2"/>
    <w:basedOn w:val="Normal"/>
    <w:next w:val="Normal"/>
    <w:uiPriority w:val="39"/>
    <w:qFormat/>
    <w:rsid w:val="004E753D"/>
    <w:pPr>
      <w:spacing w:after="0" w:line="240" w:lineRule="auto"/>
      <w:jc w:val="both"/>
    </w:pPr>
    <w:rPr>
      <w:rFonts w:eastAsia="Times New Roman" w:cstheme="minorHAnsi"/>
      <w:b/>
      <w:bCs/>
      <w:smallCaps/>
      <w:color w:val="000000"/>
      <w:szCs w:val="26"/>
      <w:lang w:val="en-US" w:eastAsia="nl-NL"/>
    </w:rPr>
  </w:style>
  <w:style w:type="paragraph" w:styleId="TOC3">
    <w:name w:val="toc 3"/>
    <w:basedOn w:val="Normal"/>
    <w:next w:val="Normal"/>
    <w:uiPriority w:val="39"/>
    <w:qFormat/>
    <w:rsid w:val="004E753D"/>
    <w:pPr>
      <w:spacing w:after="0" w:line="240" w:lineRule="auto"/>
      <w:jc w:val="both"/>
    </w:pPr>
    <w:rPr>
      <w:rFonts w:eastAsia="Times New Roman" w:cstheme="minorHAnsi"/>
      <w:smallCaps/>
      <w:color w:val="000000"/>
      <w:szCs w:val="26"/>
      <w:lang w:val="en-US" w:eastAsia="nl-NL"/>
    </w:rPr>
  </w:style>
  <w:style w:type="paragraph" w:styleId="TOC4">
    <w:name w:val="toc 4"/>
    <w:basedOn w:val="Normal"/>
    <w:next w:val="Normal"/>
    <w:rsid w:val="004E753D"/>
    <w:pPr>
      <w:spacing w:after="0" w:line="240" w:lineRule="auto"/>
      <w:jc w:val="both"/>
    </w:pPr>
    <w:rPr>
      <w:rFonts w:eastAsia="Times New Roman" w:cstheme="minorHAnsi"/>
      <w:color w:val="000000"/>
      <w:szCs w:val="26"/>
      <w:lang w:val="en-US" w:eastAsia="nl-NL"/>
    </w:rPr>
  </w:style>
  <w:style w:type="paragraph" w:styleId="BodyText2">
    <w:name w:val="Body Text 2"/>
    <w:basedOn w:val="Normal"/>
    <w:link w:val="BodyText2Char"/>
    <w:semiHidden/>
    <w:rsid w:val="004E753D"/>
    <w:pPr>
      <w:overflowPunct w:val="0"/>
      <w:autoSpaceDE w:val="0"/>
      <w:autoSpaceDN w:val="0"/>
      <w:adjustRightInd w:val="0"/>
      <w:spacing w:after="120" w:line="240" w:lineRule="auto"/>
      <w:ind w:left="340" w:hanging="340"/>
      <w:jc w:val="both"/>
      <w:textAlignment w:val="baseline"/>
    </w:pPr>
    <w:rPr>
      <w:rFonts w:ascii="Gill Sans MT" w:eastAsia="Times New Roman" w:hAnsi="Gill Sans MT" w:cs="Arial"/>
      <w:color w:val="006487"/>
      <w:sz w:val="14"/>
      <w:szCs w:val="20"/>
      <w:lang w:val="en-US" w:eastAsia="nl-NL"/>
    </w:rPr>
  </w:style>
  <w:style w:type="character" w:customStyle="1" w:styleId="BodyText2Char">
    <w:name w:val="Body Text 2 Char"/>
    <w:basedOn w:val="DefaultParagraphFont"/>
    <w:link w:val="BodyText2"/>
    <w:semiHidden/>
    <w:rsid w:val="004E753D"/>
    <w:rPr>
      <w:rFonts w:ascii="Gill Sans MT" w:eastAsia="Times New Roman" w:hAnsi="Gill Sans MT" w:cs="Arial"/>
      <w:color w:val="006487"/>
      <w:sz w:val="14"/>
      <w:szCs w:val="20"/>
      <w:lang w:val="en-US" w:eastAsia="nl-NL"/>
    </w:rPr>
  </w:style>
  <w:style w:type="character" w:styleId="PageNumber">
    <w:name w:val="page number"/>
    <w:basedOn w:val="DefaultParagraphFont"/>
    <w:rsid w:val="004E753D"/>
    <w:rPr>
      <w:rFonts w:ascii="Arial" w:hAnsi="Arial"/>
      <w:sz w:val="16"/>
    </w:rPr>
  </w:style>
  <w:style w:type="paragraph" w:customStyle="1" w:styleId="VoorbladLinks">
    <w:name w:val="VoorbladLinks"/>
    <w:basedOn w:val="Normal"/>
    <w:rsid w:val="004E753D"/>
    <w:pPr>
      <w:spacing w:after="0" w:line="240" w:lineRule="auto"/>
      <w:jc w:val="both"/>
    </w:pPr>
    <w:rPr>
      <w:rFonts w:ascii="Arial" w:eastAsia="Times New Roman" w:hAnsi="Arial" w:cs="Arial"/>
      <w:color w:val="000000"/>
      <w:sz w:val="16"/>
      <w:lang w:val="en-US" w:eastAsia="nl-NL"/>
    </w:rPr>
  </w:style>
  <w:style w:type="paragraph" w:customStyle="1" w:styleId="StyleIntro">
    <w:name w:val="StyleIntro"/>
    <w:basedOn w:val="Normal"/>
    <w:rsid w:val="004E753D"/>
    <w:pPr>
      <w:pBdr>
        <w:left w:val="single" w:sz="48" w:space="6" w:color="F3F3F3"/>
      </w:pBdr>
      <w:shd w:val="clear" w:color="auto" w:fill="F3F3F3"/>
      <w:spacing w:after="0" w:line="380" w:lineRule="atLeast"/>
      <w:ind w:left="284"/>
      <w:jc w:val="both"/>
    </w:pPr>
    <w:rPr>
      <w:rFonts w:ascii="Arial" w:eastAsia="Times New Roman" w:hAnsi="Arial" w:cs="Arial"/>
      <w:b/>
      <w:color w:val="333333"/>
      <w:sz w:val="21"/>
      <w:lang w:val="en-US" w:eastAsia="nl-NL"/>
    </w:rPr>
  </w:style>
  <w:style w:type="paragraph" w:styleId="TOC5">
    <w:name w:val="toc 5"/>
    <w:basedOn w:val="Normal"/>
    <w:next w:val="Normal"/>
    <w:rsid w:val="004E753D"/>
    <w:pPr>
      <w:spacing w:after="0" w:line="240" w:lineRule="auto"/>
      <w:jc w:val="both"/>
    </w:pPr>
    <w:rPr>
      <w:rFonts w:eastAsia="Times New Roman" w:cstheme="minorHAnsi"/>
      <w:color w:val="000000"/>
      <w:szCs w:val="26"/>
      <w:lang w:val="en-US" w:eastAsia="nl-NL"/>
    </w:rPr>
  </w:style>
  <w:style w:type="paragraph" w:customStyle="1" w:styleId="StyleTitle">
    <w:name w:val="StyleTitle"/>
    <w:basedOn w:val="Normal"/>
    <w:next w:val="Normal"/>
    <w:rsid w:val="004E753D"/>
    <w:pPr>
      <w:spacing w:after="0" w:line="420" w:lineRule="atLeast"/>
      <w:jc w:val="both"/>
    </w:pPr>
    <w:rPr>
      <w:rFonts w:ascii="Arial" w:eastAsia="Times New Roman" w:hAnsi="Arial" w:cs="Arial"/>
      <w:b/>
      <w:color w:val="333333"/>
      <w:sz w:val="40"/>
      <w:lang w:val="en-US" w:eastAsia="nl-NL"/>
    </w:rPr>
  </w:style>
  <w:style w:type="paragraph" w:customStyle="1" w:styleId="VoorbladRechts">
    <w:name w:val="VoorbladRechts"/>
    <w:basedOn w:val="Normal"/>
    <w:rsid w:val="004E753D"/>
    <w:pPr>
      <w:spacing w:after="0" w:line="240" w:lineRule="auto"/>
      <w:jc w:val="both"/>
    </w:pPr>
    <w:rPr>
      <w:rFonts w:ascii="Arial" w:eastAsia="Times New Roman" w:hAnsi="Arial" w:cs="Arial"/>
      <w:b/>
      <w:color w:val="333333"/>
      <w:sz w:val="21"/>
      <w:lang w:val="en-US" w:eastAsia="nl-NL"/>
    </w:rPr>
  </w:style>
  <w:style w:type="paragraph" w:customStyle="1" w:styleId="Disclaimer">
    <w:name w:val="Disclaimer"/>
    <w:basedOn w:val="Normal"/>
    <w:rsid w:val="004E753D"/>
    <w:pPr>
      <w:autoSpaceDE w:val="0"/>
      <w:autoSpaceDN w:val="0"/>
      <w:adjustRightInd w:val="0"/>
      <w:spacing w:after="0" w:line="240" w:lineRule="exact"/>
      <w:jc w:val="both"/>
    </w:pPr>
    <w:rPr>
      <w:rFonts w:ascii="Arial" w:eastAsia="Times New Roman" w:hAnsi="Arial" w:cs="ArialMT"/>
      <w:color w:val="000000"/>
      <w:sz w:val="16"/>
      <w:szCs w:val="16"/>
      <w:lang w:val="en-US" w:eastAsia="nl-NL"/>
    </w:rPr>
  </w:style>
  <w:style w:type="paragraph" w:styleId="TOC6">
    <w:name w:val="toc 6"/>
    <w:basedOn w:val="Normal"/>
    <w:next w:val="Normal"/>
    <w:rsid w:val="004E753D"/>
    <w:pPr>
      <w:spacing w:after="0" w:line="240" w:lineRule="auto"/>
      <w:jc w:val="both"/>
    </w:pPr>
    <w:rPr>
      <w:rFonts w:eastAsia="Times New Roman" w:cstheme="minorHAnsi"/>
      <w:color w:val="000000"/>
      <w:szCs w:val="26"/>
      <w:lang w:val="en-US" w:eastAsia="nl-NL"/>
    </w:rPr>
  </w:style>
  <w:style w:type="paragraph" w:styleId="TOC7">
    <w:name w:val="toc 7"/>
    <w:basedOn w:val="Normal"/>
    <w:next w:val="Normal"/>
    <w:autoRedefine/>
    <w:semiHidden/>
    <w:rsid w:val="004E753D"/>
    <w:pPr>
      <w:spacing w:after="0" w:line="240" w:lineRule="auto"/>
      <w:jc w:val="both"/>
    </w:pPr>
    <w:rPr>
      <w:rFonts w:eastAsia="Times New Roman" w:cstheme="minorHAnsi"/>
      <w:color w:val="000000"/>
      <w:szCs w:val="26"/>
      <w:lang w:val="en-US" w:eastAsia="nl-NL"/>
    </w:rPr>
  </w:style>
  <w:style w:type="paragraph" w:styleId="TOC8">
    <w:name w:val="toc 8"/>
    <w:basedOn w:val="Normal"/>
    <w:next w:val="Normal"/>
    <w:autoRedefine/>
    <w:semiHidden/>
    <w:rsid w:val="004E753D"/>
    <w:pPr>
      <w:spacing w:after="0" w:line="240" w:lineRule="auto"/>
      <w:jc w:val="both"/>
    </w:pPr>
    <w:rPr>
      <w:rFonts w:eastAsia="Times New Roman" w:cstheme="minorHAnsi"/>
      <w:color w:val="000000"/>
      <w:szCs w:val="26"/>
      <w:lang w:val="en-US" w:eastAsia="nl-NL"/>
    </w:rPr>
  </w:style>
  <w:style w:type="paragraph" w:styleId="TOC9">
    <w:name w:val="toc 9"/>
    <w:basedOn w:val="Normal"/>
    <w:next w:val="Normal"/>
    <w:autoRedefine/>
    <w:semiHidden/>
    <w:rsid w:val="004E753D"/>
    <w:pPr>
      <w:spacing w:after="0" w:line="240" w:lineRule="auto"/>
      <w:jc w:val="both"/>
    </w:pPr>
    <w:rPr>
      <w:rFonts w:eastAsia="Times New Roman" w:cstheme="minorHAnsi"/>
      <w:color w:val="000000"/>
      <w:szCs w:val="26"/>
      <w:lang w:val="en-US" w:eastAsia="nl-NL"/>
    </w:rPr>
  </w:style>
  <w:style w:type="paragraph" w:customStyle="1" w:styleId="Level3Text">
    <w:name w:val="Level3Text"/>
    <w:basedOn w:val="Normal"/>
    <w:rsid w:val="004E753D"/>
    <w:pPr>
      <w:spacing w:after="0" w:line="240" w:lineRule="auto"/>
      <w:ind w:left="567"/>
      <w:jc w:val="both"/>
    </w:pPr>
    <w:rPr>
      <w:rFonts w:ascii="Arial" w:eastAsia="Times New Roman" w:hAnsi="Arial" w:cs="Arial"/>
      <w:color w:val="000000"/>
      <w:sz w:val="21"/>
      <w:lang w:val="en-US" w:eastAsia="nl-NL"/>
    </w:rPr>
  </w:style>
  <w:style w:type="paragraph" w:customStyle="1" w:styleId="StyleSubtitle">
    <w:name w:val="StyleSubtitle"/>
    <w:basedOn w:val="Normal"/>
    <w:rsid w:val="004E753D"/>
    <w:pPr>
      <w:spacing w:after="0" w:line="240" w:lineRule="auto"/>
      <w:jc w:val="both"/>
    </w:pPr>
    <w:rPr>
      <w:rFonts w:ascii="Arial" w:eastAsia="Times New Roman" w:hAnsi="Arial" w:cs="Arial"/>
      <w:b/>
      <w:color w:val="333333"/>
      <w:sz w:val="21"/>
      <w:lang w:val="en-US" w:eastAsia="nl-NL"/>
    </w:rPr>
  </w:style>
  <w:style w:type="paragraph" w:customStyle="1" w:styleId="Tussentekstje">
    <w:name w:val="Tussentekstje"/>
    <w:basedOn w:val="Normal"/>
    <w:next w:val="Normal"/>
    <w:rsid w:val="004E753D"/>
    <w:pPr>
      <w:shd w:val="clear" w:color="auto" w:fill="F3F3F3"/>
      <w:spacing w:after="0" w:line="20" w:lineRule="exact"/>
      <w:jc w:val="both"/>
    </w:pPr>
    <w:rPr>
      <w:rFonts w:ascii="Arial" w:eastAsia="Times New Roman" w:hAnsi="Arial" w:cs="Arial"/>
      <w:color w:val="000000"/>
      <w:sz w:val="2"/>
      <w:lang w:val="en-US" w:eastAsia="nl-NL"/>
    </w:rPr>
  </w:style>
  <w:style w:type="paragraph" w:styleId="TOCHeading">
    <w:name w:val="TOC Heading"/>
    <w:basedOn w:val="Heading1"/>
    <w:next w:val="Normal"/>
    <w:link w:val="TOCHeadingChar"/>
    <w:uiPriority w:val="39"/>
    <w:unhideWhenUsed/>
    <w:qFormat/>
    <w:rsid w:val="004E753D"/>
    <w:pPr>
      <w:tabs>
        <w:tab w:val="num" w:pos="1210"/>
      </w:tabs>
      <w:spacing w:before="480" w:after="600" w:line="276" w:lineRule="auto"/>
      <w:outlineLvl w:val="9"/>
    </w:pPr>
    <w:rPr>
      <w:rFonts w:asciiTheme="majorHAnsi" w:hAnsiTheme="majorHAnsi"/>
      <w:bCs/>
      <w:color w:val="2E74B5" w:themeColor="accent1" w:themeShade="BF"/>
      <w:sz w:val="28"/>
      <w:szCs w:val="28"/>
      <w:lang w:eastAsia="ja-JP"/>
    </w:rPr>
  </w:style>
  <w:style w:type="table" w:customStyle="1" w:styleId="PlainTable51">
    <w:name w:val="Plain Table 51"/>
    <w:basedOn w:val="TableNormal"/>
    <w:uiPriority w:val="45"/>
    <w:rsid w:val="004E753D"/>
    <w:pPr>
      <w:spacing w:after="0" w:line="240" w:lineRule="auto"/>
    </w:pPr>
    <w:rPr>
      <w:rFonts w:ascii="Arial" w:eastAsia="Batang" w:hAnsi="Arial" w:cs="Arial"/>
      <w:color w:val="000000"/>
      <w:sz w:val="21"/>
      <w:lang w:val="nl-NL" w:eastAsia="nl-NL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Strong">
    <w:name w:val="Strong"/>
    <w:uiPriority w:val="22"/>
    <w:qFormat/>
    <w:rsid w:val="004E753D"/>
    <w:rPr>
      <w:rFonts w:ascii="Arial Black" w:hAnsi="Arial Black"/>
      <w:b/>
      <w:color w:val="44546A" w:themeColor="text2"/>
      <w:spacing w:val="40"/>
      <w:sz w:val="16"/>
      <w:szCs w:val="18"/>
    </w:rPr>
  </w:style>
  <w:style w:type="table" w:customStyle="1" w:styleId="PharmeritReportTable">
    <w:name w:val="Pharmerit Report Table"/>
    <w:basedOn w:val="TableContemporary"/>
    <w:uiPriority w:val="99"/>
    <w:rsid w:val="004E753D"/>
    <w:tblPr>
      <w:tblBorders>
        <w:insideH w:val="single" w:sz="6" w:space="0" w:color="FFFFFF" w:themeColor="background1"/>
        <w:insideV w:val="single" w:sz="6" w:space="0" w:color="FFFFFF" w:themeColor="background1"/>
      </w:tblBorders>
      <w:tblCellMar>
        <w:top w:w="72" w:type="dxa"/>
        <w:left w:w="115" w:type="dxa"/>
        <w:bottom w:w="72" w:type="dxa"/>
        <w:right w:w="115" w:type="dxa"/>
      </w:tblCellMar>
    </w:tblPr>
    <w:tcPr>
      <w:shd w:val="clear" w:color="auto" w:fill="44546A" w:themeFill="text2"/>
    </w:tcPr>
    <w:tblStylePr w:type="firstRow">
      <w:pPr>
        <w:jc w:val="left"/>
      </w:pPr>
      <w:rPr>
        <w:rFonts w:ascii="Calibri Light" w:hAnsi="Calibri Light"/>
        <w:b/>
        <w:bCs/>
        <w:i w:val="0"/>
        <w:color w:val="FFFFFF" w:themeColor="background1"/>
        <w:sz w:val="21"/>
      </w:rPr>
      <w:tblPr/>
      <w:tcPr>
        <w:tcBorders>
          <w:tl2br w:val="none" w:sz="0" w:space="0" w:color="auto"/>
          <w:tr2bl w:val="none" w:sz="0" w:space="0" w:color="auto"/>
        </w:tcBorders>
        <w:shd w:val="clear" w:color="auto" w:fill="44546A" w:themeFill="text2"/>
      </w:tcPr>
    </w:tblStylePr>
    <w:tblStylePr w:type="band1Horz">
      <w:pPr>
        <w:jc w:val="left"/>
      </w:pPr>
      <w:rPr>
        <w:rFonts w:ascii="Arial" w:hAnsi="Arial"/>
        <w:color w:val="595959" w:themeColor="text1" w:themeTint="A6"/>
        <w:sz w:val="18"/>
      </w:rPr>
      <w:tblPr/>
      <w:tcPr>
        <w:tcBorders>
          <w:tl2br w:val="none" w:sz="0" w:space="0" w:color="auto"/>
          <w:tr2bl w:val="none" w:sz="0" w:space="0" w:color="auto"/>
        </w:tcBorders>
        <w:shd w:val="clear" w:color="auto" w:fill="D5DCE4" w:themeFill="text2" w:themeFillTint="33"/>
        <w:vAlign w:val="center"/>
      </w:tcPr>
    </w:tblStylePr>
    <w:tblStylePr w:type="band2Horz">
      <w:pPr>
        <w:jc w:val="left"/>
      </w:pPr>
      <w:rPr>
        <w:rFonts w:ascii="Arial" w:hAnsi="Arial"/>
        <w:color w:val="595959" w:themeColor="text1" w:themeTint="A6"/>
        <w:sz w:val="18"/>
      </w:rPr>
      <w:tblPr/>
      <w:tcPr>
        <w:tcBorders>
          <w:tl2br w:val="none" w:sz="0" w:space="0" w:color="auto"/>
          <w:tr2bl w:val="none" w:sz="0" w:space="0" w:color="auto"/>
        </w:tcBorders>
        <w:shd w:val="clear" w:color="auto" w:fill="ACB9CA" w:themeFill="text2" w:themeFillTint="66"/>
        <w:vAlign w:val="center"/>
      </w:tcPr>
    </w:tblStylePr>
  </w:style>
  <w:style w:type="table" w:styleId="TableContemporary">
    <w:name w:val="Table Contemporary"/>
    <w:basedOn w:val="TableNormal"/>
    <w:semiHidden/>
    <w:unhideWhenUsed/>
    <w:rsid w:val="004E753D"/>
    <w:pPr>
      <w:spacing w:after="0" w:line="240" w:lineRule="auto"/>
      <w:jc w:val="both"/>
    </w:pPr>
    <w:rPr>
      <w:rFonts w:ascii="Arial" w:eastAsia="Times New Roman" w:hAnsi="Arial" w:cs="Arial"/>
      <w:color w:val="000000"/>
      <w:sz w:val="21"/>
      <w:lang w:val="nl-NL" w:eastAsia="nl-NL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styleId="FootnoteText">
    <w:name w:val="footnote text"/>
    <w:basedOn w:val="Normal"/>
    <w:link w:val="FootnoteTextChar"/>
    <w:unhideWhenUsed/>
    <w:rsid w:val="004E753D"/>
    <w:pPr>
      <w:spacing w:after="0" w:line="240" w:lineRule="auto"/>
      <w:jc w:val="both"/>
    </w:pPr>
    <w:rPr>
      <w:rFonts w:ascii="Arial" w:eastAsia="Times New Roman" w:hAnsi="Arial" w:cs="Arial"/>
      <w:color w:val="000000"/>
      <w:sz w:val="20"/>
      <w:szCs w:val="20"/>
      <w:lang w:val="en-US" w:eastAsia="nl-NL"/>
    </w:rPr>
  </w:style>
  <w:style w:type="character" w:customStyle="1" w:styleId="FootnoteTextChar">
    <w:name w:val="Footnote Text Char"/>
    <w:basedOn w:val="DefaultParagraphFont"/>
    <w:link w:val="FootnoteText"/>
    <w:rsid w:val="004E753D"/>
    <w:rPr>
      <w:rFonts w:ascii="Arial" w:eastAsia="Times New Roman" w:hAnsi="Arial" w:cs="Arial"/>
      <w:color w:val="000000"/>
      <w:sz w:val="20"/>
      <w:szCs w:val="20"/>
      <w:lang w:val="en-US" w:eastAsia="nl-NL"/>
    </w:rPr>
  </w:style>
  <w:style w:type="character" w:styleId="FootnoteReference">
    <w:name w:val="footnote reference"/>
    <w:basedOn w:val="DefaultParagraphFont"/>
    <w:semiHidden/>
    <w:unhideWhenUsed/>
    <w:rsid w:val="004E753D"/>
    <w:rPr>
      <w:vertAlign w:val="superscript"/>
    </w:rPr>
  </w:style>
  <w:style w:type="paragraph" w:styleId="Subtitle">
    <w:name w:val="Subtitle"/>
    <w:basedOn w:val="Normal"/>
    <w:next w:val="Normal"/>
    <w:link w:val="SubtitleChar"/>
    <w:qFormat/>
    <w:rsid w:val="004E753D"/>
    <w:pPr>
      <w:numPr>
        <w:ilvl w:val="1"/>
      </w:numPr>
      <w:spacing w:before="120" w:after="120" w:line="260" w:lineRule="atLeast"/>
    </w:pPr>
    <w:rPr>
      <w:rFonts w:ascii="Arial" w:eastAsia="Times New Roman" w:hAnsi="Arial" w:cs="Times New Roman"/>
      <w:iCs/>
      <w:spacing w:val="15"/>
      <w:sz w:val="21"/>
      <w:szCs w:val="24"/>
      <w:lang w:val="en-US"/>
    </w:rPr>
  </w:style>
  <w:style w:type="character" w:customStyle="1" w:styleId="SubtitleChar">
    <w:name w:val="Subtitle Char"/>
    <w:basedOn w:val="DefaultParagraphFont"/>
    <w:link w:val="Subtitle"/>
    <w:rsid w:val="004E753D"/>
    <w:rPr>
      <w:rFonts w:ascii="Arial" w:eastAsia="Times New Roman" w:hAnsi="Arial" w:cs="Times New Roman"/>
      <w:iCs/>
      <w:spacing w:val="15"/>
      <w:sz w:val="21"/>
      <w:szCs w:val="24"/>
      <w:lang w:val="en-US"/>
    </w:rPr>
  </w:style>
  <w:style w:type="paragraph" w:customStyle="1" w:styleId="Titlepage">
    <w:name w:val="Title page"/>
    <w:basedOn w:val="Normal"/>
    <w:rsid w:val="004E753D"/>
    <w:pPr>
      <w:tabs>
        <w:tab w:val="left" w:pos="1701"/>
      </w:tabs>
      <w:spacing w:after="0" w:line="240" w:lineRule="auto"/>
      <w:jc w:val="both"/>
    </w:pPr>
    <w:rPr>
      <w:rFonts w:ascii="Arial" w:eastAsia="Times New Roman" w:hAnsi="Arial" w:cs="Times New Roman"/>
      <w:szCs w:val="24"/>
      <w:lang w:val="en-US" w:eastAsia="nl-NL"/>
    </w:rPr>
  </w:style>
  <w:style w:type="character" w:customStyle="1" w:styleId="st1">
    <w:name w:val="st1"/>
    <w:basedOn w:val="DefaultParagraphFont"/>
    <w:rsid w:val="004E753D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4E753D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Times New Roman"/>
      <w:vanish/>
      <w:sz w:val="16"/>
      <w:szCs w:val="16"/>
      <w:lang w:val="en-US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4E753D"/>
    <w:rPr>
      <w:rFonts w:ascii="Arial" w:eastAsia="Times New Roman" w:hAnsi="Arial" w:cs="Times New Roman"/>
      <w:vanish/>
      <w:sz w:val="16"/>
      <w:szCs w:val="16"/>
      <w:lang w:val="en-US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4E753D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Times New Roman"/>
      <w:vanish/>
      <w:sz w:val="16"/>
      <w:szCs w:val="16"/>
      <w:lang w:val="en-US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4E753D"/>
    <w:rPr>
      <w:rFonts w:ascii="Arial" w:eastAsia="Times New Roman" w:hAnsi="Arial" w:cs="Times New Roman"/>
      <w:vanish/>
      <w:sz w:val="16"/>
      <w:szCs w:val="16"/>
      <w:lang w:val="en-US"/>
    </w:rPr>
  </w:style>
  <w:style w:type="table" w:customStyle="1" w:styleId="MediumShading1-Accent11">
    <w:name w:val="Medium Shading 1 - Accent 11"/>
    <w:basedOn w:val="TableNormal"/>
    <w:uiPriority w:val="63"/>
    <w:rsid w:val="004E753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StyleRowBandSize w:val="1"/>
      <w:tblStyleColBandSize w:val="1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Style1">
    <w:name w:val="Style1"/>
    <w:basedOn w:val="TableNormal"/>
    <w:uiPriority w:val="99"/>
    <w:rsid w:val="004E753D"/>
    <w:pPr>
      <w:spacing w:after="0" w:line="240" w:lineRule="auto"/>
    </w:pPr>
    <w:rPr>
      <w:rFonts w:ascii="Arial" w:eastAsia="Times New Roman" w:hAnsi="Arial" w:cs="Times New Roman"/>
      <w:color w:val="FFFFFF"/>
      <w:sz w:val="20"/>
      <w:szCs w:val="20"/>
      <w:lang w:val="en-US"/>
    </w:rPr>
    <w:tblPr>
      <w:tblStyleRowBandSize w:val="1"/>
      <w:tblBorders>
        <w:top w:val="single" w:sz="2" w:space="0" w:color="B8CCE4"/>
        <w:left w:val="single" w:sz="2" w:space="0" w:color="B8CCE4"/>
        <w:bottom w:val="single" w:sz="2" w:space="0" w:color="B8CCE4"/>
        <w:right w:val="single" w:sz="2" w:space="0" w:color="B8CCE4"/>
        <w:insideH w:val="single" w:sz="2" w:space="0" w:color="B8CCE4"/>
        <w:insideV w:val="single" w:sz="2" w:space="0" w:color="B8CCE4"/>
      </w:tblBorders>
    </w:tblPr>
    <w:tblStylePr w:type="firstRow">
      <w:rPr>
        <w:rFonts w:ascii="Arial" w:hAnsi="Arial"/>
        <w:b/>
        <w:color w:val="FFFFFF"/>
        <w:sz w:val="20"/>
      </w:rPr>
      <w:tblPr/>
      <w:tcPr>
        <w:tcBorders>
          <w:top w:val="single" w:sz="2" w:space="0" w:color="B8CCE4"/>
          <w:left w:val="single" w:sz="2" w:space="0" w:color="B8CCE4"/>
          <w:bottom w:val="single" w:sz="2" w:space="0" w:color="B8CCE4"/>
          <w:right w:val="single" w:sz="2" w:space="0" w:color="B8CCE4"/>
          <w:insideH w:val="single" w:sz="2" w:space="0" w:color="B8CCE4"/>
          <w:insideV w:val="single" w:sz="2" w:space="0" w:color="B8CCE4"/>
        </w:tcBorders>
        <w:shd w:val="clear" w:color="auto" w:fill="4F81BD"/>
      </w:tcPr>
    </w:tblStylePr>
    <w:tblStylePr w:type="band1Horz">
      <w:rPr>
        <w:rFonts w:ascii="Arial" w:hAnsi="Arial"/>
        <w:color w:val="DBE5F1"/>
        <w:sz w:val="20"/>
      </w:rPr>
      <w:tblPr/>
      <w:tcPr>
        <w:shd w:val="clear" w:color="auto" w:fill="DBE5F1"/>
      </w:tcPr>
    </w:tblStylePr>
    <w:tblStylePr w:type="band2Horz">
      <w:rPr>
        <w:rFonts w:ascii="Arial" w:hAnsi="Arial"/>
        <w:sz w:val="20"/>
      </w:rPr>
    </w:tblStylePr>
  </w:style>
  <w:style w:type="table" w:styleId="LightShading-Accent4">
    <w:name w:val="Light Shading Accent 4"/>
    <w:basedOn w:val="TableNormal"/>
    <w:uiPriority w:val="60"/>
    <w:rsid w:val="004E753D"/>
    <w:pPr>
      <w:spacing w:after="0" w:line="240" w:lineRule="auto"/>
    </w:pPr>
    <w:rPr>
      <w:rFonts w:ascii="Times New Roman" w:eastAsia="Times New Roman" w:hAnsi="Times New Roman" w:cs="Times New Roman"/>
      <w:color w:val="5F497A"/>
      <w:sz w:val="20"/>
      <w:szCs w:val="20"/>
      <w:lang w:val="en-US"/>
    </w:rPr>
    <w:tblPr>
      <w:tblStyleRowBandSize w:val="1"/>
      <w:tblStyleColBandSize w:val="1"/>
      <w:tblBorders>
        <w:top w:val="single" w:sz="8" w:space="0" w:color="8064A2"/>
        <w:bottom w:val="single" w:sz="8" w:space="0" w:color="8064A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</w:style>
  <w:style w:type="table" w:customStyle="1" w:styleId="Style2">
    <w:name w:val="Style2"/>
    <w:basedOn w:val="TableNormal"/>
    <w:uiPriority w:val="99"/>
    <w:rsid w:val="004E753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</w:tblBorders>
    </w:tblPr>
    <w:tblStylePr w:type="firstRow">
      <w:rPr>
        <w:b/>
        <w:color w:val="auto"/>
      </w:rPr>
      <w:tblPr/>
      <w:tcPr>
        <w:shd w:val="clear" w:color="auto" w:fill="BFBFBF"/>
      </w:tcPr>
    </w:tblStylePr>
  </w:style>
  <w:style w:type="paragraph" w:styleId="NormalWeb">
    <w:name w:val="Normal (Web)"/>
    <w:basedOn w:val="Normal"/>
    <w:uiPriority w:val="99"/>
    <w:unhideWhenUsed/>
    <w:rsid w:val="004E75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ListBullet">
    <w:name w:val="List Bullet"/>
    <w:basedOn w:val="Normal"/>
    <w:rsid w:val="004E753D"/>
    <w:pPr>
      <w:numPr>
        <w:numId w:val="10"/>
      </w:numPr>
      <w:spacing w:after="200" w:line="260" w:lineRule="atLeast"/>
      <w:contextualSpacing/>
    </w:pPr>
    <w:rPr>
      <w:rFonts w:ascii="Arial" w:eastAsia="Times New Roman" w:hAnsi="Arial" w:cs="Times New Roman"/>
      <w:color w:val="000000"/>
      <w:sz w:val="21"/>
      <w:szCs w:val="24"/>
      <w:lang w:val="en-US"/>
    </w:rPr>
  </w:style>
  <w:style w:type="paragraph" w:customStyle="1" w:styleId="Paragraph">
    <w:name w:val="Paragraph"/>
    <w:link w:val="ParagraphChar"/>
    <w:rsid w:val="004E753D"/>
    <w:pPr>
      <w:spacing w:after="24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Appendix1">
    <w:name w:val="Appendix 1"/>
    <w:next w:val="Paragraph"/>
    <w:rsid w:val="004E753D"/>
    <w:pPr>
      <w:keepNext/>
      <w:numPr>
        <w:numId w:val="11"/>
      </w:numPr>
      <w:tabs>
        <w:tab w:val="clear" w:pos="0"/>
      </w:tabs>
      <w:spacing w:after="240" w:line="240" w:lineRule="auto"/>
    </w:pPr>
    <w:rPr>
      <w:rFonts w:ascii="Times New Roman Bold" w:eastAsia="Times New Roman" w:hAnsi="Times New Roman Bold" w:cs="Times New Roman"/>
      <w:b/>
      <w:sz w:val="24"/>
      <w:szCs w:val="24"/>
      <w:lang w:val="en-US"/>
    </w:rPr>
  </w:style>
  <w:style w:type="paragraph" w:customStyle="1" w:styleId="Appendix2">
    <w:name w:val="Appendix 2"/>
    <w:next w:val="Paragraph"/>
    <w:rsid w:val="004E753D"/>
    <w:pPr>
      <w:keepNext/>
      <w:numPr>
        <w:ilvl w:val="1"/>
        <w:numId w:val="11"/>
      </w:numPr>
      <w:tabs>
        <w:tab w:val="clear" w:pos="0"/>
      </w:tabs>
      <w:spacing w:after="240" w:line="240" w:lineRule="auto"/>
    </w:pPr>
    <w:rPr>
      <w:rFonts w:ascii="Times New Roman Bold" w:eastAsia="Times New Roman" w:hAnsi="Times New Roman Bold" w:cs="Arial"/>
      <w:b/>
      <w:sz w:val="24"/>
      <w:szCs w:val="24"/>
      <w:lang w:val="en-US"/>
    </w:rPr>
  </w:style>
  <w:style w:type="paragraph" w:customStyle="1" w:styleId="Appendix3">
    <w:name w:val="Appendix 3"/>
    <w:next w:val="Paragraph"/>
    <w:rsid w:val="004E753D"/>
    <w:pPr>
      <w:keepNext/>
      <w:numPr>
        <w:ilvl w:val="2"/>
        <w:numId w:val="11"/>
      </w:numPr>
      <w:tabs>
        <w:tab w:val="clear" w:pos="0"/>
      </w:tabs>
      <w:spacing w:after="240" w:line="240" w:lineRule="auto"/>
    </w:pPr>
    <w:rPr>
      <w:rFonts w:ascii="Times New Roman Bold" w:eastAsia="Times New Roman" w:hAnsi="Times New Roman Bold" w:cs="Arial"/>
      <w:b/>
      <w:bCs/>
      <w:sz w:val="24"/>
      <w:szCs w:val="24"/>
      <w:lang w:val="en-US"/>
    </w:rPr>
  </w:style>
  <w:style w:type="character" w:customStyle="1" w:styleId="ParagraphChar">
    <w:name w:val="Paragraph Char"/>
    <w:link w:val="Paragraph"/>
    <w:rsid w:val="004E753D"/>
    <w:rPr>
      <w:rFonts w:ascii="Times New Roman" w:eastAsia="Times New Roman" w:hAnsi="Times New Roman" w:cs="Times New Roman"/>
      <w:sz w:val="24"/>
      <w:szCs w:val="24"/>
      <w:lang w:val="en-US"/>
    </w:rPr>
  </w:style>
  <w:style w:type="table" w:customStyle="1" w:styleId="LightList-Accent11">
    <w:name w:val="Light List - Accent 11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TableGrid1">
    <w:name w:val="Table Grid1"/>
    <w:basedOn w:val="TableNormal"/>
    <w:next w:val="TableGrid"/>
    <w:uiPriority w:val="39"/>
    <w:rsid w:val="004E753D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Bullet2">
    <w:name w:val="List Bullet 2"/>
    <w:rsid w:val="004E753D"/>
    <w:pPr>
      <w:numPr>
        <w:numId w:val="12"/>
      </w:numPr>
      <w:spacing w:after="24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customStyle="1" w:styleId="LightList-Accent12">
    <w:name w:val="Light List - Accent 12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numbering" w:customStyle="1" w:styleId="NoList1">
    <w:name w:val="No List1"/>
    <w:next w:val="NoList"/>
    <w:uiPriority w:val="99"/>
    <w:semiHidden/>
    <w:unhideWhenUsed/>
    <w:rsid w:val="004E753D"/>
  </w:style>
  <w:style w:type="table" w:customStyle="1" w:styleId="LightList-Accent1217">
    <w:name w:val="Light List - Accent 1217"/>
    <w:basedOn w:val="TableNormal"/>
    <w:next w:val="LightList-Accent12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paragraph" w:customStyle="1" w:styleId="xl66">
    <w:name w:val="xl66"/>
    <w:basedOn w:val="Normal"/>
    <w:rsid w:val="004E75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7">
    <w:name w:val="xl67"/>
    <w:basedOn w:val="Normal"/>
    <w:rsid w:val="004E753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8">
    <w:name w:val="xl68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C0C0C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xl69">
    <w:name w:val="xl69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E46D0A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70">
    <w:name w:val="xl70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53735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71">
    <w:name w:val="xl71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376091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72">
    <w:name w:val="xl72"/>
    <w:basedOn w:val="Normal"/>
    <w:rsid w:val="004E753D"/>
    <w:pPr>
      <w:pBdr>
        <w:top w:val="single" w:sz="4" w:space="0" w:color="auto"/>
        <w:left w:val="single" w:sz="4" w:space="0" w:color="D8D8D8"/>
        <w:bottom w:val="single" w:sz="4" w:space="0" w:color="D8D8D8"/>
        <w:right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73">
    <w:name w:val="xl73"/>
    <w:basedOn w:val="Normal"/>
    <w:rsid w:val="004E753D"/>
    <w:pPr>
      <w:pBdr>
        <w:top w:val="single" w:sz="4" w:space="0" w:color="auto"/>
        <w:left w:val="single" w:sz="4" w:space="0" w:color="D8D8D8"/>
        <w:bottom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74">
    <w:name w:val="xl74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D8D8D8"/>
        <w:right w:val="single" w:sz="4" w:space="0" w:color="D8D8D8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75">
    <w:name w:val="xl75"/>
    <w:basedOn w:val="Normal"/>
    <w:rsid w:val="004E753D"/>
    <w:pPr>
      <w:pBdr>
        <w:top w:val="single" w:sz="4" w:space="0" w:color="auto"/>
        <w:left w:val="single" w:sz="4" w:space="0" w:color="D8D8D8"/>
        <w:bottom w:val="single" w:sz="4" w:space="0" w:color="D8D8D8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76">
    <w:name w:val="xl76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D0D7E5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77">
    <w:name w:val="xl77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D8D8D8"/>
        <w:right w:val="single" w:sz="4" w:space="0" w:color="auto"/>
      </w:pBdr>
      <w:shd w:val="clear" w:color="000000" w:fill="DDD9C3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78">
    <w:name w:val="xl78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D8D8D8"/>
        <w:right w:val="single" w:sz="4" w:space="0" w:color="D8D8D8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79">
    <w:name w:val="xl79"/>
    <w:basedOn w:val="Normal"/>
    <w:rsid w:val="004E753D"/>
    <w:pPr>
      <w:pBdr>
        <w:top w:val="single" w:sz="4" w:space="0" w:color="auto"/>
        <w:left w:val="single" w:sz="4" w:space="0" w:color="D8D8D8"/>
        <w:bottom w:val="single" w:sz="4" w:space="0" w:color="D8D8D8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0">
    <w:name w:val="xl80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D0D7E5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81">
    <w:name w:val="xl81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D0D7E5"/>
        <w:right w:val="single" w:sz="4" w:space="0" w:color="D0D7E5"/>
      </w:pBdr>
      <w:shd w:val="clear" w:color="000000" w:fill="F2DDD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82">
    <w:name w:val="xl82"/>
    <w:basedOn w:val="Normal"/>
    <w:rsid w:val="004E753D"/>
    <w:pPr>
      <w:pBdr>
        <w:top w:val="single" w:sz="4" w:space="0" w:color="auto"/>
        <w:left w:val="single" w:sz="4" w:space="0" w:color="D0D7E5"/>
        <w:bottom w:val="single" w:sz="4" w:space="0" w:color="D0D7E5"/>
        <w:right w:val="single" w:sz="4" w:space="0" w:color="D0D7E5"/>
      </w:pBdr>
      <w:shd w:val="clear" w:color="000000" w:fill="F2DDD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83">
    <w:name w:val="xl83"/>
    <w:basedOn w:val="Normal"/>
    <w:rsid w:val="004E753D"/>
    <w:pPr>
      <w:pBdr>
        <w:top w:val="single" w:sz="4" w:space="0" w:color="auto"/>
        <w:left w:val="single" w:sz="4" w:space="0" w:color="D0D7E5"/>
        <w:bottom w:val="single" w:sz="4" w:space="0" w:color="D0D7E5"/>
        <w:right w:val="single" w:sz="4" w:space="0" w:color="D0D7E5"/>
      </w:pBdr>
      <w:shd w:val="clear" w:color="000000" w:fill="F2DDDC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84">
    <w:name w:val="xl84"/>
    <w:basedOn w:val="Normal"/>
    <w:rsid w:val="004E753D"/>
    <w:pPr>
      <w:pBdr>
        <w:top w:val="single" w:sz="4" w:space="0" w:color="auto"/>
        <w:left w:val="single" w:sz="4" w:space="0" w:color="D0D7E5"/>
        <w:bottom w:val="single" w:sz="4" w:space="0" w:color="D0D7E5"/>
        <w:right w:val="single" w:sz="4" w:space="0" w:color="auto"/>
      </w:pBdr>
      <w:shd w:val="clear" w:color="000000" w:fill="F2DDDC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85">
    <w:name w:val="xl85"/>
    <w:basedOn w:val="Normal"/>
    <w:rsid w:val="004E753D"/>
    <w:pPr>
      <w:pBdr>
        <w:top w:val="single" w:sz="4" w:space="0" w:color="auto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86">
    <w:name w:val="xl86"/>
    <w:basedOn w:val="Normal"/>
    <w:rsid w:val="004E753D"/>
    <w:pPr>
      <w:pBdr>
        <w:top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87">
    <w:name w:val="xl87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D8D8D8"/>
        <w:right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88">
    <w:name w:val="xl88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89">
    <w:name w:val="xl89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D8D8D8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0">
    <w:name w:val="xl90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D8D8D8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1">
    <w:name w:val="xl91"/>
    <w:basedOn w:val="Normal"/>
    <w:rsid w:val="004E753D"/>
    <w:pPr>
      <w:pBdr>
        <w:top w:val="single" w:sz="4" w:space="0" w:color="D0D7E5"/>
        <w:left w:val="single" w:sz="4" w:space="0" w:color="auto"/>
        <w:bottom w:val="single" w:sz="4" w:space="0" w:color="D0D7E5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2">
    <w:name w:val="xl92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auto"/>
      </w:pBdr>
      <w:shd w:val="clear" w:color="000000" w:fill="DDD9C3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3">
    <w:name w:val="xl93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D8D8D8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4">
    <w:name w:val="xl94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D8D8D8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95">
    <w:name w:val="xl95"/>
    <w:basedOn w:val="Normal"/>
    <w:rsid w:val="004E753D"/>
    <w:pPr>
      <w:pBdr>
        <w:top w:val="single" w:sz="4" w:space="0" w:color="D0D7E5"/>
        <w:left w:val="single" w:sz="4" w:space="0" w:color="auto"/>
        <w:bottom w:val="single" w:sz="4" w:space="0" w:color="D0D7E5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6">
    <w:name w:val="xl96"/>
    <w:basedOn w:val="Normal"/>
    <w:rsid w:val="004E753D"/>
    <w:pPr>
      <w:pBdr>
        <w:top w:val="single" w:sz="4" w:space="0" w:color="D0D7E5"/>
        <w:left w:val="single" w:sz="4" w:space="0" w:color="auto"/>
        <w:bottom w:val="single" w:sz="4" w:space="0" w:color="D0D7E5"/>
        <w:right w:val="single" w:sz="4" w:space="0" w:color="D0D7E5"/>
      </w:pBdr>
      <w:shd w:val="clear" w:color="000000" w:fill="F2DDD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7">
    <w:name w:val="xl97"/>
    <w:basedOn w:val="Normal"/>
    <w:rsid w:val="004E753D"/>
    <w:pPr>
      <w:pBdr>
        <w:top w:val="single" w:sz="4" w:space="0" w:color="D0D7E5"/>
        <w:left w:val="single" w:sz="4" w:space="0" w:color="D0D7E5"/>
        <w:bottom w:val="single" w:sz="4" w:space="0" w:color="D0D7E5"/>
        <w:right w:val="single" w:sz="4" w:space="0" w:color="D0D7E5"/>
      </w:pBdr>
      <w:shd w:val="clear" w:color="000000" w:fill="F2DDD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8">
    <w:name w:val="xl98"/>
    <w:basedOn w:val="Normal"/>
    <w:rsid w:val="004E753D"/>
    <w:pPr>
      <w:pBdr>
        <w:top w:val="single" w:sz="4" w:space="0" w:color="D0D7E5"/>
        <w:left w:val="single" w:sz="4" w:space="0" w:color="D0D7E5"/>
        <w:bottom w:val="single" w:sz="4" w:space="0" w:color="D0D7E5"/>
        <w:right w:val="single" w:sz="4" w:space="0" w:color="D0D7E5"/>
      </w:pBdr>
      <w:shd w:val="clear" w:color="000000" w:fill="F2DDDC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99">
    <w:name w:val="xl99"/>
    <w:basedOn w:val="Normal"/>
    <w:rsid w:val="004E753D"/>
    <w:pPr>
      <w:pBdr>
        <w:top w:val="single" w:sz="4" w:space="0" w:color="D0D7E5"/>
        <w:left w:val="single" w:sz="4" w:space="0" w:color="D0D7E5"/>
        <w:bottom w:val="single" w:sz="4" w:space="0" w:color="D0D7E5"/>
        <w:right w:val="single" w:sz="4" w:space="0" w:color="auto"/>
      </w:pBdr>
      <w:shd w:val="clear" w:color="000000" w:fill="F2DDDC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00">
    <w:name w:val="xl100"/>
    <w:basedOn w:val="Normal"/>
    <w:rsid w:val="004E753D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01">
    <w:name w:val="xl101"/>
    <w:basedOn w:val="Normal"/>
    <w:rsid w:val="004E753D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2">
    <w:name w:val="xl102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03">
    <w:name w:val="xl103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D8D8D8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04">
    <w:name w:val="xl104"/>
    <w:basedOn w:val="Normal"/>
    <w:rsid w:val="004E753D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5">
    <w:name w:val="xl105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6">
    <w:name w:val="xl106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D8D8D8"/>
      </w:pBdr>
      <w:shd w:val="clear" w:color="000000" w:fill="D8D8D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7">
    <w:name w:val="xl107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D8D8D8"/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8">
    <w:name w:val="xl108"/>
    <w:basedOn w:val="Normal"/>
    <w:rsid w:val="004E753D"/>
    <w:pPr>
      <w:pBdr>
        <w:left w:val="single" w:sz="4" w:space="0" w:color="auto"/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09">
    <w:name w:val="xl109"/>
    <w:basedOn w:val="Normal"/>
    <w:rsid w:val="004E753D"/>
    <w:pPr>
      <w:pBdr>
        <w:left w:val="single" w:sz="4" w:space="0" w:color="auto"/>
      </w:pBdr>
      <w:shd w:val="clear" w:color="000000" w:fill="D8D8D8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0">
    <w:name w:val="xl110"/>
    <w:basedOn w:val="Normal"/>
    <w:rsid w:val="004E753D"/>
    <w:pPr>
      <w:shd w:val="clear" w:color="000000" w:fill="D8D8D8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1">
    <w:name w:val="xl111"/>
    <w:basedOn w:val="Normal"/>
    <w:rsid w:val="004E753D"/>
    <w:pPr>
      <w:shd w:val="clear" w:color="000000" w:fill="D8D8D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2">
    <w:name w:val="xl112"/>
    <w:basedOn w:val="Normal"/>
    <w:rsid w:val="004E753D"/>
    <w:pPr>
      <w:pBdr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3">
    <w:name w:val="xl113"/>
    <w:basedOn w:val="Normal"/>
    <w:rsid w:val="004E753D"/>
    <w:pPr>
      <w:shd w:val="clear" w:color="000000" w:fill="D8D8D8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4">
    <w:name w:val="xl114"/>
    <w:basedOn w:val="Normal"/>
    <w:rsid w:val="004E753D"/>
    <w:pPr>
      <w:pBdr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5">
    <w:name w:val="xl115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6">
    <w:name w:val="xl116"/>
    <w:basedOn w:val="Normal"/>
    <w:rsid w:val="004E753D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7">
    <w:name w:val="xl117"/>
    <w:basedOn w:val="Normal"/>
    <w:rsid w:val="004E753D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18">
    <w:name w:val="xl118"/>
    <w:basedOn w:val="Normal"/>
    <w:rsid w:val="004E753D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19">
    <w:name w:val="xl119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20">
    <w:name w:val="xl120"/>
    <w:basedOn w:val="Normal"/>
    <w:rsid w:val="004E753D"/>
    <w:pPr>
      <w:shd w:val="clear" w:color="000000" w:fill="F2DDD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21">
    <w:name w:val="xl121"/>
    <w:basedOn w:val="Normal"/>
    <w:rsid w:val="004E753D"/>
    <w:pPr>
      <w:pBdr>
        <w:left w:val="single" w:sz="4" w:space="0" w:color="auto"/>
      </w:pBdr>
      <w:shd w:val="clear" w:color="000000" w:fill="F2DDDC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22">
    <w:name w:val="xl122"/>
    <w:basedOn w:val="Normal"/>
    <w:rsid w:val="004E753D"/>
    <w:pPr>
      <w:shd w:val="clear" w:color="000000" w:fill="F2DDDC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23">
    <w:name w:val="xl123"/>
    <w:basedOn w:val="Normal"/>
    <w:rsid w:val="004E753D"/>
    <w:pPr>
      <w:shd w:val="clear" w:color="000000" w:fill="F2DDDC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24">
    <w:name w:val="xl124"/>
    <w:basedOn w:val="Normal"/>
    <w:rsid w:val="004E753D"/>
    <w:pPr>
      <w:pBdr>
        <w:right w:val="single" w:sz="4" w:space="0" w:color="auto"/>
      </w:pBdr>
      <w:shd w:val="clear" w:color="000000" w:fill="F2DDDC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25">
    <w:name w:val="xl125"/>
    <w:basedOn w:val="Normal"/>
    <w:rsid w:val="004E753D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26">
    <w:name w:val="xl126"/>
    <w:basedOn w:val="Normal"/>
    <w:rsid w:val="004E753D"/>
    <w:pPr>
      <w:pBdr>
        <w:top w:val="single" w:sz="4" w:space="0" w:color="D0D7E5"/>
        <w:left w:val="single" w:sz="4" w:space="0" w:color="D0D7E5"/>
        <w:bottom w:val="single" w:sz="4" w:space="0" w:color="D0D7E5"/>
        <w:right w:val="single" w:sz="4" w:space="0" w:color="D0D7E5"/>
      </w:pBdr>
      <w:shd w:val="clear" w:color="000000" w:fill="F2DDDC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27">
    <w:name w:val="xl127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D8D8D8"/>
        <w:right w:val="single" w:sz="4" w:space="0" w:color="D8D8D8"/>
      </w:pBdr>
      <w:shd w:val="clear" w:color="000000" w:fill="D8D8D8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28">
    <w:name w:val="xl128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auto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29">
    <w:name w:val="xl129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auto"/>
        <w:right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30">
    <w:name w:val="xl130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31">
    <w:name w:val="xl131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auto"/>
        <w:right w:val="single" w:sz="4" w:space="0" w:color="D8D8D8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32">
    <w:name w:val="xl132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33">
    <w:name w:val="xl133"/>
    <w:basedOn w:val="Normal"/>
    <w:rsid w:val="004E753D"/>
    <w:pPr>
      <w:pBdr>
        <w:top w:val="single" w:sz="4" w:space="0" w:color="D0D7E5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34">
    <w:name w:val="xl134"/>
    <w:basedOn w:val="Normal"/>
    <w:rsid w:val="004E753D"/>
    <w:pPr>
      <w:pBdr>
        <w:top w:val="single" w:sz="4" w:space="0" w:color="D0D7E5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35">
    <w:name w:val="xl135"/>
    <w:basedOn w:val="Normal"/>
    <w:rsid w:val="004E753D"/>
    <w:pPr>
      <w:pBdr>
        <w:left w:val="single" w:sz="4" w:space="0" w:color="auto"/>
        <w:bottom w:val="single" w:sz="4" w:space="0" w:color="auto"/>
      </w:pBdr>
      <w:shd w:val="clear" w:color="000000" w:fill="D8D8D8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36">
    <w:name w:val="xl136"/>
    <w:basedOn w:val="Normal"/>
    <w:rsid w:val="004E753D"/>
    <w:pPr>
      <w:pBdr>
        <w:bottom w:val="single" w:sz="4" w:space="0" w:color="auto"/>
      </w:pBdr>
      <w:shd w:val="clear" w:color="000000" w:fill="D8D8D8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37">
    <w:name w:val="xl137"/>
    <w:basedOn w:val="Normal"/>
    <w:rsid w:val="004E753D"/>
    <w:pPr>
      <w:pBdr>
        <w:bottom w:val="single" w:sz="4" w:space="0" w:color="auto"/>
      </w:pBdr>
      <w:shd w:val="clear" w:color="000000" w:fill="D8D8D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38">
    <w:name w:val="xl138"/>
    <w:basedOn w:val="Normal"/>
    <w:rsid w:val="004E753D"/>
    <w:pPr>
      <w:pBdr>
        <w:bottom w:val="single" w:sz="4" w:space="0" w:color="auto"/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39">
    <w:name w:val="xl139"/>
    <w:basedOn w:val="Normal"/>
    <w:rsid w:val="004E753D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40">
    <w:name w:val="xl140"/>
    <w:basedOn w:val="Normal"/>
    <w:rsid w:val="004E753D"/>
    <w:pPr>
      <w:pBdr>
        <w:left w:val="single" w:sz="4" w:space="0" w:color="auto"/>
        <w:bottom w:val="single" w:sz="4" w:space="0" w:color="D8D8D8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41">
    <w:name w:val="xl141"/>
    <w:basedOn w:val="Normal"/>
    <w:rsid w:val="004E753D"/>
    <w:pPr>
      <w:pBdr>
        <w:left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42">
    <w:name w:val="xl142"/>
    <w:basedOn w:val="Normal"/>
    <w:rsid w:val="004E753D"/>
    <w:pPr>
      <w:pBdr>
        <w:top w:val="single" w:sz="4" w:space="0" w:color="D8D8D8"/>
        <w:left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43">
    <w:name w:val="xl143"/>
    <w:basedOn w:val="Normal"/>
    <w:rsid w:val="004E753D"/>
    <w:pPr>
      <w:pBdr>
        <w:left w:val="single" w:sz="4" w:space="0" w:color="D8D8D8"/>
        <w:bottom w:val="single" w:sz="4" w:space="0" w:color="D8D8D8"/>
        <w:right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44">
    <w:name w:val="xl144"/>
    <w:basedOn w:val="Normal"/>
    <w:rsid w:val="004E753D"/>
    <w:pPr>
      <w:pBdr>
        <w:left w:val="single" w:sz="4" w:space="0" w:color="D8D8D8"/>
        <w:bottom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45">
    <w:name w:val="xl145"/>
    <w:basedOn w:val="Normal"/>
    <w:rsid w:val="004E753D"/>
    <w:pPr>
      <w:pBdr>
        <w:left w:val="single" w:sz="4" w:space="0" w:color="auto"/>
        <w:bottom w:val="single" w:sz="4" w:space="0" w:color="D8D8D8"/>
        <w:right w:val="single" w:sz="4" w:space="0" w:color="D8D8D8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46">
    <w:name w:val="xl146"/>
    <w:basedOn w:val="Normal"/>
    <w:rsid w:val="004E753D"/>
    <w:pPr>
      <w:pBdr>
        <w:left w:val="single" w:sz="4" w:space="0" w:color="D8D8D8"/>
        <w:bottom w:val="single" w:sz="4" w:space="0" w:color="D8D8D8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47">
    <w:name w:val="xl147"/>
    <w:basedOn w:val="Normal"/>
    <w:rsid w:val="004E753D"/>
    <w:pPr>
      <w:pBdr>
        <w:left w:val="single" w:sz="4" w:space="0" w:color="auto"/>
        <w:bottom w:val="single" w:sz="4" w:space="0" w:color="D0D7E5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48">
    <w:name w:val="xl148"/>
    <w:basedOn w:val="Normal"/>
    <w:rsid w:val="004E753D"/>
    <w:pPr>
      <w:pBdr>
        <w:left w:val="single" w:sz="4" w:space="0" w:color="auto"/>
        <w:bottom w:val="single" w:sz="4" w:space="0" w:color="D8D8D8"/>
        <w:right w:val="single" w:sz="4" w:space="0" w:color="auto"/>
      </w:pBdr>
      <w:shd w:val="clear" w:color="000000" w:fill="DDD9C3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49">
    <w:name w:val="xl149"/>
    <w:basedOn w:val="Normal"/>
    <w:rsid w:val="004E753D"/>
    <w:pPr>
      <w:pBdr>
        <w:left w:val="single" w:sz="4" w:space="0" w:color="auto"/>
        <w:bottom w:val="single" w:sz="4" w:space="0" w:color="D8D8D8"/>
        <w:right w:val="single" w:sz="4" w:space="0" w:color="D8D8D8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50">
    <w:name w:val="xl150"/>
    <w:basedOn w:val="Normal"/>
    <w:rsid w:val="004E753D"/>
    <w:pPr>
      <w:pBdr>
        <w:left w:val="single" w:sz="4" w:space="0" w:color="D8D8D8"/>
        <w:bottom w:val="single" w:sz="4" w:space="0" w:color="D8D8D8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51">
    <w:name w:val="xl151"/>
    <w:basedOn w:val="Normal"/>
    <w:rsid w:val="004E753D"/>
    <w:pPr>
      <w:pBdr>
        <w:left w:val="single" w:sz="4" w:space="0" w:color="auto"/>
        <w:bottom w:val="single" w:sz="4" w:space="0" w:color="D0D7E5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52">
    <w:name w:val="xl152"/>
    <w:basedOn w:val="Normal"/>
    <w:rsid w:val="004E753D"/>
    <w:pPr>
      <w:pBdr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53">
    <w:name w:val="xl153"/>
    <w:basedOn w:val="Normal"/>
    <w:rsid w:val="004E753D"/>
    <w:pPr>
      <w:pBdr>
        <w:top w:val="single" w:sz="4" w:space="0" w:color="D8D8D8"/>
        <w:left w:val="single" w:sz="4" w:space="0" w:color="D8D8D8"/>
        <w:right w:val="single" w:sz="4" w:space="0" w:color="D8D8D8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54">
    <w:name w:val="xl154"/>
    <w:basedOn w:val="Normal"/>
    <w:rsid w:val="004E753D"/>
    <w:pPr>
      <w:pBdr>
        <w:top w:val="single" w:sz="4" w:space="0" w:color="D8D8D8"/>
        <w:left w:val="single" w:sz="4" w:space="0" w:color="auto"/>
        <w:right w:val="single" w:sz="4" w:space="0" w:color="D8D8D8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55">
    <w:name w:val="xl155"/>
    <w:basedOn w:val="Normal"/>
    <w:rsid w:val="004E753D"/>
    <w:pPr>
      <w:pBdr>
        <w:top w:val="single" w:sz="4" w:space="0" w:color="D8D8D8"/>
        <w:left w:val="single" w:sz="4" w:space="0" w:color="D8D8D8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56">
    <w:name w:val="xl156"/>
    <w:basedOn w:val="Normal"/>
    <w:rsid w:val="004E753D"/>
    <w:pPr>
      <w:pBdr>
        <w:top w:val="single" w:sz="4" w:space="0" w:color="D0D7E5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57">
    <w:name w:val="xl157"/>
    <w:basedOn w:val="Normal"/>
    <w:rsid w:val="004E753D"/>
    <w:pPr>
      <w:pBdr>
        <w:top w:val="single" w:sz="4" w:space="0" w:color="D8D8D8"/>
        <w:left w:val="single" w:sz="4" w:space="0" w:color="auto"/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58">
    <w:name w:val="xl158"/>
    <w:basedOn w:val="Normal"/>
    <w:rsid w:val="004E753D"/>
    <w:pPr>
      <w:pBdr>
        <w:top w:val="single" w:sz="4" w:space="0" w:color="D8D8D8"/>
        <w:left w:val="single" w:sz="4" w:space="0" w:color="auto"/>
        <w:right w:val="single" w:sz="4" w:space="0" w:color="D8D8D8"/>
      </w:pBdr>
      <w:shd w:val="clear" w:color="000000" w:fill="D8D8D8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59">
    <w:name w:val="xl159"/>
    <w:basedOn w:val="Normal"/>
    <w:rsid w:val="004E753D"/>
    <w:pPr>
      <w:pBdr>
        <w:top w:val="single" w:sz="4" w:space="0" w:color="D8D8D8"/>
        <w:left w:val="single" w:sz="4" w:space="0" w:color="D8D8D8"/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60">
    <w:name w:val="xl160"/>
    <w:basedOn w:val="Normal"/>
    <w:rsid w:val="004E753D"/>
    <w:pPr>
      <w:pBdr>
        <w:top w:val="single" w:sz="4" w:space="0" w:color="D0D7E5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61">
    <w:name w:val="xl161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8D8D8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62">
    <w:name w:val="xl162"/>
    <w:basedOn w:val="Normal"/>
    <w:rsid w:val="004E753D"/>
    <w:pPr>
      <w:pBdr>
        <w:top w:val="single" w:sz="4" w:space="0" w:color="D8D8D8"/>
        <w:left w:val="single" w:sz="4" w:space="0" w:color="auto"/>
        <w:bottom w:val="single" w:sz="4" w:space="0" w:color="auto"/>
        <w:right w:val="single" w:sz="4" w:space="0" w:color="D8D8D8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63">
    <w:name w:val="xl163"/>
    <w:basedOn w:val="Normal"/>
    <w:rsid w:val="004E753D"/>
    <w:pPr>
      <w:pBdr>
        <w:top w:val="single" w:sz="4" w:space="0" w:color="D8D8D8"/>
        <w:left w:val="single" w:sz="4" w:space="0" w:color="D8D8D8"/>
        <w:bottom w:val="single" w:sz="4" w:space="0" w:color="auto"/>
        <w:right w:val="single" w:sz="4" w:space="0" w:color="auto"/>
      </w:pBdr>
      <w:shd w:val="clear" w:color="000000" w:fill="FDE9D9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64">
    <w:name w:val="xl164"/>
    <w:basedOn w:val="Normal"/>
    <w:rsid w:val="004E753D"/>
    <w:pPr>
      <w:pBdr>
        <w:top w:val="single" w:sz="4" w:space="0" w:color="C0C0C0"/>
        <w:left w:val="single" w:sz="4" w:space="0" w:color="C0C0C0"/>
        <w:bottom w:val="single" w:sz="4" w:space="0" w:color="auto"/>
        <w:right w:val="single" w:sz="4" w:space="0" w:color="C0C0C0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65">
    <w:name w:val="xl165"/>
    <w:basedOn w:val="Normal"/>
    <w:rsid w:val="004E753D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66">
    <w:name w:val="xl166"/>
    <w:basedOn w:val="Normal"/>
    <w:rsid w:val="004E753D"/>
    <w:pPr>
      <w:pBdr>
        <w:top w:val="single" w:sz="4" w:space="0" w:color="D8D8D8"/>
        <w:left w:val="single" w:sz="4" w:space="0" w:color="D8D8D8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67">
    <w:name w:val="xl167"/>
    <w:basedOn w:val="Normal"/>
    <w:rsid w:val="004E753D"/>
    <w:pPr>
      <w:pBdr>
        <w:left w:val="single" w:sz="4" w:space="0" w:color="D8D8D8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68">
    <w:name w:val="xl168"/>
    <w:basedOn w:val="Normal"/>
    <w:rsid w:val="004E753D"/>
    <w:pPr>
      <w:pBdr>
        <w:left w:val="single" w:sz="4" w:space="0" w:color="D8D8D8"/>
        <w:bottom w:val="single" w:sz="4" w:space="0" w:color="D8D8D8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69">
    <w:name w:val="xl169"/>
    <w:basedOn w:val="Normal"/>
    <w:rsid w:val="004E753D"/>
    <w:pPr>
      <w:pBdr>
        <w:top w:val="single" w:sz="4" w:space="0" w:color="D8D8D8"/>
        <w:left w:val="single" w:sz="4" w:space="0" w:color="auto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70">
    <w:name w:val="xl170"/>
    <w:basedOn w:val="Normal"/>
    <w:rsid w:val="004E753D"/>
    <w:pPr>
      <w:pBdr>
        <w:top w:val="single" w:sz="4" w:space="0" w:color="D8D8D8"/>
        <w:left w:val="single" w:sz="4" w:space="0" w:color="auto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71">
    <w:name w:val="xl171"/>
    <w:basedOn w:val="Normal"/>
    <w:rsid w:val="004E753D"/>
    <w:pPr>
      <w:pBdr>
        <w:left w:val="single" w:sz="4" w:space="0" w:color="auto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72">
    <w:name w:val="xl172"/>
    <w:basedOn w:val="Normal"/>
    <w:rsid w:val="004E753D"/>
    <w:pPr>
      <w:pBdr>
        <w:left w:val="single" w:sz="4" w:space="0" w:color="auto"/>
        <w:bottom w:val="single" w:sz="4" w:space="0" w:color="D8D8D8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73">
    <w:name w:val="xl173"/>
    <w:basedOn w:val="Normal"/>
    <w:rsid w:val="004E753D"/>
    <w:pPr>
      <w:pBdr>
        <w:left w:val="single" w:sz="4" w:space="0" w:color="auto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174">
    <w:name w:val="xl174"/>
    <w:basedOn w:val="Normal"/>
    <w:rsid w:val="004E753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C0C0C0" w:fill="75923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75">
    <w:name w:val="xl175"/>
    <w:basedOn w:val="Normal"/>
    <w:rsid w:val="004E753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75923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76">
    <w:name w:val="xl176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953735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77">
    <w:name w:val="xl177"/>
    <w:basedOn w:val="Normal"/>
    <w:rsid w:val="004E753D"/>
    <w:pPr>
      <w:pBdr>
        <w:top w:val="single" w:sz="4" w:space="0" w:color="auto"/>
        <w:bottom w:val="single" w:sz="4" w:space="0" w:color="auto"/>
      </w:pBdr>
      <w:shd w:val="clear" w:color="000000" w:fill="953735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78">
    <w:name w:val="xl178"/>
    <w:basedOn w:val="Normal"/>
    <w:rsid w:val="004E753D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953735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79">
    <w:name w:val="xl179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376091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80">
    <w:name w:val="xl180"/>
    <w:basedOn w:val="Normal"/>
    <w:rsid w:val="004E753D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376091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81">
    <w:name w:val="xl181"/>
    <w:basedOn w:val="Normal"/>
    <w:rsid w:val="004E753D"/>
    <w:pPr>
      <w:pBdr>
        <w:top w:val="single" w:sz="4" w:space="0" w:color="auto"/>
        <w:left w:val="single" w:sz="4" w:space="0" w:color="auto"/>
        <w:right w:val="single" w:sz="4" w:space="0" w:color="D8D8D8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182">
    <w:name w:val="xl182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C0C0C0" w:fill="C0C0C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xl183">
    <w:name w:val="xl183"/>
    <w:basedOn w:val="Normal"/>
    <w:rsid w:val="004E753D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C0C0C0" w:fill="C0C0C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xl184">
    <w:name w:val="xl184"/>
    <w:basedOn w:val="Normal"/>
    <w:rsid w:val="004E753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C0C0C0" w:fill="C0C0C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xl185">
    <w:name w:val="xl185"/>
    <w:basedOn w:val="Normal"/>
    <w:rsid w:val="004E753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C0C0C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xl186">
    <w:name w:val="xl186"/>
    <w:basedOn w:val="Normal"/>
    <w:rsid w:val="004E753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C0C0C0" w:fill="948B5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87">
    <w:name w:val="xl187"/>
    <w:basedOn w:val="Normal"/>
    <w:rsid w:val="004E753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948B5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88">
    <w:name w:val="xl188"/>
    <w:basedOn w:val="Normal"/>
    <w:rsid w:val="004E753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C0C0C0" w:fill="E46D0A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89">
    <w:name w:val="xl189"/>
    <w:basedOn w:val="Normal"/>
    <w:rsid w:val="004E753D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C0C0C0" w:fill="E46D0A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90">
    <w:name w:val="xl190"/>
    <w:basedOn w:val="Normal"/>
    <w:rsid w:val="004E753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C0C0C0" w:fill="60497B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91">
    <w:name w:val="xl191"/>
    <w:basedOn w:val="Normal"/>
    <w:rsid w:val="004E753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60497B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92">
    <w:name w:val="xl192"/>
    <w:basedOn w:val="Normal"/>
    <w:rsid w:val="004E753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C0C0C0" w:fill="31849B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paragraph" w:customStyle="1" w:styleId="xl193">
    <w:name w:val="xl193"/>
    <w:basedOn w:val="Normal"/>
    <w:rsid w:val="004E753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31849B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FFFF"/>
      <w:sz w:val="24"/>
      <w:szCs w:val="24"/>
      <w:lang w:val="en-US"/>
    </w:rPr>
  </w:style>
  <w:style w:type="character" w:customStyle="1" w:styleId="Heading1Char1">
    <w:name w:val="Heading 1 Char1"/>
    <w:basedOn w:val="DefaultParagraphFont"/>
    <w:uiPriority w:val="9"/>
    <w:rsid w:val="004E753D"/>
    <w:rPr>
      <w:b/>
      <w:bCs/>
      <w:sz w:val="36"/>
      <w:szCs w:val="36"/>
      <w:shd w:val="clear" w:color="auto" w:fill="F3F3F3"/>
      <w:lang w:val="en-US"/>
    </w:rPr>
  </w:style>
  <w:style w:type="character" w:customStyle="1" w:styleId="TOCHeadingChar">
    <w:name w:val="TOC Heading Char"/>
    <w:basedOn w:val="Heading1Char1"/>
    <w:link w:val="TOCHeading"/>
    <w:uiPriority w:val="39"/>
    <w:rsid w:val="004E753D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shd w:val="clear" w:color="auto" w:fill="F3F3F3"/>
      <w:lang w:val="en-US" w:eastAsia="ja-JP"/>
    </w:rPr>
  </w:style>
  <w:style w:type="character" w:customStyle="1" w:styleId="apple-converted-space">
    <w:name w:val="apple-converted-space"/>
    <w:basedOn w:val="DefaultParagraphFont"/>
    <w:rsid w:val="004E753D"/>
  </w:style>
  <w:style w:type="character" w:styleId="Emphasis">
    <w:name w:val="Emphasis"/>
    <w:uiPriority w:val="20"/>
    <w:qFormat/>
    <w:rsid w:val="004E753D"/>
    <w:rPr>
      <w:i/>
      <w:iCs/>
    </w:rPr>
  </w:style>
  <w:style w:type="paragraph" w:styleId="ListBullet3">
    <w:name w:val="List Bullet 3"/>
    <w:rsid w:val="004E753D"/>
    <w:pPr>
      <w:numPr>
        <w:numId w:val="13"/>
      </w:numPr>
      <w:spacing w:after="24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customStyle="1" w:styleId="TableGrid2">
    <w:name w:val="Table Grid2"/>
    <w:basedOn w:val="TableNormal"/>
    <w:next w:val="TableGrid"/>
    <w:uiPriority w:val="39"/>
    <w:rsid w:val="004E753D"/>
    <w:pPr>
      <w:spacing w:after="0" w:line="240" w:lineRule="auto"/>
    </w:pPr>
    <w:rPr>
      <w:rFonts w:ascii="Arial" w:eastAsia="Times New Roman" w:hAnsi="Arial" w:cs="Arial"/>
      <w:color w:val="000000"/>
      <w:sz w:val="21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List-Accent122">
    <w:name w:val="Light List - Accent 122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1">
    <w:name w:val="Light List - Accent 121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3">
    <w:name w:val="Light List - Accent 123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4">
    <w:name w:val="Light List - Accent 124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5">
    <w:name w:val="Light List - Accent 125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6">
    <w:name w:val="Light List - Accent 126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7">
    <w:name w:val="Light List - Accent 127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8">
    <w:name w:val="Light List - Accent 128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9">
    <w:name w:val="Light List - Accent 129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10">
    <w:name w:val="Light List - Accent 1210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11">
    <w:name w:val="Light List - Accent 1211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12">
    <w:name w:val="Light List - Accent 1212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13">
    <w:name w:val="Light List - Accent 1213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14">
    <w:name w:val="Light List - Accent 1214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LightList-Accent1216">
    <w:name w:val="Light List - Accent 1216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6" w:space="0" w:color="44546A" w:themeColor="text2"/>
        <w:left w:val="single" w:sz="6" w:space="0" w:color="44546A" w:themeColor="text2"/>
        <w:bottom w:val="single" w:sz="6" w:space="0" w:color="44546A" w:themeColor="text2"/>
        <w:right w:val="single" w:sz="6" w:space="0" w:color="44546A" w:themeColor="text2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customStyle="1" w:styleId="TableGrid3">
    <w:name w:val="Table Grid3"/>
    <w:basedOn w:val="TableNormal"/>
    <w:next w:val="TableGrid"/>
    <w:uiPriority w:val="39"/>
    <w:rsid w:val="004E753D"/>
    <w:pPr>
      <w:spacing w:after="0" w:line="240" w:lineRule="auto"/>
    </w:pPr>
    <w:rPr>
      <w:rFonts w:ascii="Arial" w:eastAsia="Times New Roman" w:hAnsi="Arial" w:cs="Arial"/>
      <w:color w:val="000000"/>
      <w:sz w:val="21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4E753D"/>
    <w:pPr>
      <w:spacing w:after="0" w:line="240" w:lineRule="auto"/>
    </w:pPr>
    <w:rPr>
      <w:rFonts w:ascii="Arial" w:eastAsia="Times New Roman" w:hAnsi="Arial" w:cs="Arial"/>
      <w:color w:val="000000"/>
      <w:sz w:val="21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4E753D"/>
    <w:pPr>
      <w:spacing w:after="0" w:line="240" w:lineRule="auto"/>
    </w:pPr>
    <w:rPr>
      <w:rFonts w:ascii="Arial" w:eastAsia="Times New Roman" w:hAnsi="Arial" w:cs="Arial"/>
      <w:color w:val="000000"/>
      <w:sz w:val="21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uiPriority w:val="39"/>
    <w:rsid w:val="004E753D"/>
    <w:pPr>
      <w:spacing w:after="0" w:line="240" w:lineRule="auto"/>
    </w:pPr>
    <w:rPr>
      <w:rFonts w:ascii="Arial" w:eastAsia="Times New Roman" w:hAnsi="Arial" w:cs="Arial"/>
      <w:color w:val="000000"/>
      <w:sz w:val="21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">
    <w:name w:val="Table Grid7"/>
    <w:basedOn w:val="TableNormal"/>
    <w:next w:val="TableGrid"/>
    <w:uiPriority w:val="39"/>
    <w:rsid w:val="004E753D"/>
    <w:pPr>
      <w:spacing w:after="0" w:line="240" w:lineRule="auto"/>
    </w:pPr>
    <w:rPr>
      <w:rFonts w:ascii="Arial" w:eastAsia="Times New Roman" w:hAnsi="Arial" w:cs="Arial"/>
      <w:color w:val="000000"/>
      <w:sz w:val="21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harmeritTable2018">
    <w:name w:val="Pharmerit Table: 2018"/>
    <w:basedOn w:val="TableNormal"/>
    <w:uiPriority w:val="99"/>
    <w:rsid w:val="004E753D"/>
    <w:pPr>
      <w:spacing w:after="0" w:line="240" w:lineRule="auto"/>
    </w:pPr>
    <w:rPr>
      <w:rFonts w:ascii="Arial" w:eastAsia="Times New Roman" w:hAnsi="Arial" w:cs="Arial"/>
      <w:sz w:val="21"/>
      <w:lang w:val="nl-NL" w:eastAsia="nl-NL"/>
    </w:rPr>
    <w:tblPr>
      <w:tblStyleRowBandSize w:val="1"/>
      <w:tblBorders>
        <w:bottom w:val="single" w:sz="4" w:space="0" w:color="D5DCE4" w:themeColor="text2" w:themeTint="33"/>
        <w:insideH w:val="single" w:sz="4" w:space="0" w:color="D5DCE4" w:themeColor="text2" w:themeTint="33"/>
      </w:tblBorders>
      <w:tblCellMar>
        <w:top w:w="43" w:type="dxa"/>
        <w:left w:w="144" w:type="dxa"/>
        <w:bottom w:w="43" w:type="dxa"/>
        <w:right w:w="144" w:type="dxa"/>
      </w:tblCellMar>
    </w:tblPr>
    <w:tcPr>
      <w:shd w:val="clear" w:color="auto" w:fill="auto"/>
    </w:tcPr>
    <w:tblStylePr w:type="firstRow">
      <w:pPr>
        <w:jc w:val="left"/>
      </w:pPr>
      <w:rPr>
        <w:rFonts w:asciiTheme="minorHAnsi" w:hAnsiTheme="minorHAnsi"/>
        <w:b w:val="0"/>
        <w:color w:val="FFFFFF" w:themeColor="background1"/>
        <w:sz w:val="21"/>
      </w:rPr>
      <w:tblPr/>
      <w:tcPr>
        <w:shd w:val="clear" w:color="auto" w:fill="44546A" w:themeFill="text2"/>
        <w:vAlign w:val="center"/>
      </w:tcPr>
    </w:tblStylePr>
    <w:tblStylePr w:type="band1Horz">
      <w:rPr>
        <w:rFonts w:asciiTheme="minorHAnsi" w:hAnsiTheme="minorHAnsi"/>
        <w:color w:val="auto"/>
        <w:sz w:val="21"/>
      </w:rPr>
    </w:tblStylePr>
  </w:style>
  <w:style w:type="table" w:customStyle="1" w:styleId="LightList-Accent13">
    <w:name w:val="Light List - Accent 13"/>
    <w:basedOn w:val="TableNormal"/>
    <w:uiPriority w:val="61"/>
    <w:rsid w:val="004E753D"/>
    <w:pPr>
      <w:spacing w:after="0" w:line="240" w:lineRule="auto"/>
      <w:ind w:left="360" w:hanging="360"/>
    </w:pPr>
    <w:rPr>
      <w:rFonts w:ascii="Calibri" w:eastAsia="Calibri" w:hAnsi="Calibri" w:cs="Times New Roman"/>
      <w:lang w:val="en-US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character" w:customStyle="1" w:styleId="UnresolvedMention3">
    <w:name w:val="Unresolved Mention3"/>
    <w:basedOn w:val="DefaultParagraphFont"/>
    <w:uiPriority w:val="99"/>
    <w:unhideWhenUsed/>
    <w:rsid w:val="004E753D"/>
    <w:rPr>
      <w:color w:val="808080"/>
      <w:shd w:val="clear" w:color="auto" w:fill="E6E6E6"/>
    </w:rPr>
  </w:style>
  <w:style w:type="table" w:styleId="LightList-Accent1">
    <w:name w:val="Light List Accent 1"/>
    <w:basedOn w:val="TableNormal"/>
    <w:uiPriority w:val="61"/>
    <w:unhideWhenUsed/>
    <w:rsid w:val="004E753D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character" w:customStyle="1" w:styleId="UnresolvedMention4">
    <w:name w:val="Unresolved Mention4"/>
    <w:basedOn w:val="DefaultParagraphFont"/>
    <w:uiPriority w:val="99"/>
    <w:unhideWhenUsed/>
    <w:rsid w:val="004E753D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256D9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55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29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yperlink" Target="https://www.cadth.ca/sites/default/files/cdr/complete/SR0567%20Biktarvy%20-%20CDEC%20Final%20Recommendation%20October%2029%2C%202018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clinicaltrials.gov/ct2/show/results/NCT00244712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958E0B-6FBA-485E-BF52-147DCA2D62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1779</Words>
  <Characters>10144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1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shawack</dc:creator>
  <cp:keywords/>
  <dc:description/>
  <cp:lastModifiedBy>Chrystelle Rasamison</cp:lastModifiedBy>
  <cp:revision>2</cp:revision>
  <cp:lastPrinted>2019-01-09T16:12:00Z</cp:lastPrinted>
  <dcterms:created xsi:type="dcterms:W3CDTF">2019-02-22T09:05:00Z</dcterms:created>
  <dcterms:modified xsi:type="dcterms:W3CDTF">2019-02-22T09:05:00Z</dcterms:modified>
  <cp:contentStatus/>
</cp:coreProperties>
</file>